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72D0BEF" w14:textId="632883EB" w:rsidR="00A568A4" w:rsidRPr="007A7EE3" w:rsidRDefault="00E11AB5" w:rsidP="007A7EE3">
      <w:pPr>
        <w:rPr>
          <w:rFonts w:ascii="Times New Roman" w:hAnsi="Times New Roman" w:cs="Times New Roman"/>
          <w:sz w:val="44"/>
          <w:szCs w:val="40"/>
        </w:rPr>
      </w:pPr>
      <w:r>
        <w:rPr>
          <w:rFonts w:ascii="Times New Roman" w:hAnsi="Times New Roman" w:cs="Times New Roman"/>
          <w:sz w:val="44"/>
          <w:szCs w:val="40"/>
        </w:rPr>
        <w:t>MNPBEM</w:t>
      </w:r>
      <w:r w:rsidR="00610045" w:rsidRPr="00DB79FC">
        <w:rPr>
          <w:rFonts w:ascii="Times New Roman" w:hAnsi="Times New Roman" w:cs="Times New Roman"/>
          <w:sz w:val="44"/>
          <w:szCs w:val="40"/>
        </w:rPr>
        <w:t xml:space="preserve"> SOP</w:t>
      </w:r>
      <w:r w:rsidR="006966D7" w:rsidRPr="00DB79FC">
        <w:rPr>
          <w:rFonts w:ascii="Times New Roman" w:hAnsi="Times New Roman" w:cs="Times New Roman"/>
          <w:sz w:val="44"/>
          <w:szCs w:val="40"/>
        </w:rPr>
        <w:t xml:space="preserve"> </w:t>
      </w:r>
      <w:r>
        <w:rPr>
          <w:rFonts w:ascii="Times New Roman" w:hAnsi="Times New Roman" w:cs="Times New Roman"/>
          <w:sz w:val="44"/>
          <w:szCs w:val="40"/>
        </w:rPr>
        <w:t>1</w:t>
      </w:r>
      <w:r w:rsidR="0067681C" w:rsidRPr="00DB79FC">
        <w:rPr>
          <w:rFonts w:ascii="Times New Roman" w:hAnsi="Times New Roman" w:cs="Times New Roman"/>
          <w:sz w:val="44"/>
          <w:szCs w:val="40"/>
        </w:rPr>
        <w:t>.</w:t>
      </w:r>
      <w:r w:rsidR="005C31CB">
        <w:rPr>
          <w:rFonts w:ascii="Times New Roman" w:hAnsi="Times New Roman" w:cs="Times New Roman"/>
          <w:sz w:val="44"/>
          <w:szCs w:val="40"/>
        </w:rPr>
        <w:t>0</w:t>
      </w:r>
      <w:r w:rsidR="001B5A55" w:rsidRPr="00DB79FC">
        <w:rPr>
          <w:rFonts w:ascii="Times New Roman" w:hAnsi="Times New Roman" w:cs="Times New Roman"/>
          <w:sz w:val="44"/>
          <w:szCs w:val="40"/>
        </w:rPr>
        <w:t xml:space="preserve"> </w:t>
      </w:r>
      <w:r w:rsidR="00BD3923" w:rsidRPr="00DB79FC">
        <w:rPr>
          <w:rFonts w:ascii="Times New Roman" w:hAnsi="Times New Roman" w:cs="Times New Roman"/>
          <w:sz w:val="44"/>
          <w:szCs w:val="40"/>
        </w:rPr>
        <w:t>(</w:t>
      </w:r>
      <w:r w:rsidR="00B7777B">
        <w:rPr>
          <w:rFonts w:ascii="Times New Roman" w:hAnsi="Times New Roman" w:cs="Times New Roman"/>
          <w:sz w:val="44"/>
          <w:szCs w:val="40"/>
        </w:rPr>
        <w:t>1</w:t>
      </w:r>
      <w:r w:rsidR="00EC393B">
        <w:rPr>
          <w:rFonts w:ascii="Times New Roman" w:hAnsi="Times New Roman" w:cs="Times New Roman"/>
          <w:sz w:val="44"/>
          <w:szCs w:val="40"/>
        </w:rPr>
        <w:t>1</w:t>
      </w:r>
      <w:r w:rsidR="00A929E3" w:rsidRPr="00DB79FC">
        <w:rPr>
          <w:rFonts w:ascii="Times New Roman" w:hAnsi="Times New Roman" w:cs="Times New Roman"/>
          <w:sz w:val="44"/>
          <w:szCs w:val="40"/>
        </w:rPr>
        <w:t>/</w:t>
      </w:r>
      <w:r w:rsidR="00EC393B">
        <w:rPr>
          <w:rFonts w:ascii="Times New Roman" w:hAnsi="Times New Roman" w:cs="Times New Roman"/>
          <w:sz w:val="44"/>
          <w:szCs w:val="40"/>
        </w:rPr>
        <w:t>4</w:t>
      </w:r>
      <w:r w:rsidR="0096656A" w:rsidRPr="00DB79FC">
        <w:rPr>
          <w:rFonts w:ascii="Times New Roman" w:hAnsi="Times New Roman" w:cs="Times New Roman"/>
          <w:sz w:val="44"/>
          <w:szCs w:val="40"/>
        </w:rPr>
        <w:t>/202</w:t>
      </w:r>
      <w:r w:rsidR="00B7777B">
        <w:rPr>
          <w:rFonts w:ascii="Times New Roman" w:hAnsi="Times New Roman" w:cs="Times New Roman"/>
          <w:sz w:val="44"/>
          <w:szCs w:val="40"/>
        </w:rPr>
        <w:t>4</w:t>
      </w:r>
      <w:r w:rsidR="00E917EB" w:rsidRPr="00DB79FC">
        <w:rPr>
          <w:rFonts w:ascii="Times New Roman" w:hAnsi="Times New Roman" w:cs="Times New Roman"/>
          <w:sz w:val="44"/>
          <w:szCs w:val="40"/>
        </w:rPr>
        <w:t>)</w:t>
      </w:r>
    </w:p>
    <w:sdt>
      <w:sdtPr>
        <w:rPr>
          <w:rFonts w:ascii="Georgia" w:eastAsiaTheme="minorHAnsi" w:hAnsi="Georgia" w:cstheme="minorBidi"/>
          <w:color w:val="auto"/>
          <w:sz w:val="22"/>
          <w:szCs w:val="22"/>
        </w:rPr>
        <w:id w:val="-1724970515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4D982BA9" w14:textId="73778E3A" w:rsidR="007A7EE3" w:rsidRPr="00DB7849" w:rsidRDefault="007A7EE3">
          <w:pPr>
            <w:pStyle w:val="TOCHeading"/>
            <w:rPr>
              <w:rFonts w:ascii="Times New Roman" w:hAnsi="Times New Roman" w:cs="Times New Roman"/>
              <w:color w:val="0D0D0D" w:themeColor="text1" w:themeTint="F2"/>
            </w:rPr>
          </w:pPr>
          <w:r w:rsidRPr="00DB7849">
            <w:rPr>
              <w:rFonts w:ascii="Times New Roman" w:hAnsi="Times New Roman" w:cs="Times New Roman"/>
              <w:color w:val="0D0D0D" w:themeColor="text1" w:themeTint="F2"/>
            </w:rPr>
            <w:t>Contents</w:t>
          </w:r>
        </w:p>
        <w:p w14:paraId="6E1C8E1C" w14:textId="42BA3559" w:rsidR="00C93BE0" w:rsidRDefault="007A7EE3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r w:rsidRPr="00DB7849">
            <w:rPr>
              <w:rFonts w:ascii="Times New Roman" w:hAnsi="Times New Roman" w:cs="Times New Roman"/>
              <w:color w:val="0D0D0D" w:themeColor="text1" w:themeTint="F2"/>
              <w:sz w:val="24"/>
              <w:szCs w:val="24"/>
            </w:rPr>
            <w:fldChar w:fldCharType="begin"/>
          </w:r>
          <w:r w:rsidRPr="00DB7849">
            <w:rPr>
              <w:rFonts w:ascii="Times New Roman" w:hAnsi="Times New Roman" w:cs="Times New Roman"/>
              <w:color w:val="0D0D0D" w:themeColor="text1" w:themeTint="F2"/>
              <w:sz w:val="24"/>
              <w:szCs w:val="24"/>
            </w:rPr>
            <w:instrText xml:space="preserve"> TOC \o "1-3" \h \z \u </w:instrText>
          </w:r>
          <w:r w:rsidRPr="00DB7849">
            <w:rPr>
              <w:rFonts w:ascii="Times New Roman" w:hAnsi="Times New Roman" w:cs="Times New Roman"/>
              <w:color w:val="0D0D0D" w:themeColor="text1" w:themeTint="F2"/>
              <w:sz w:val="24"/>
              <w:szCs w:val="24"/>
            </w:rPr>
            <w:fldChar w:fldCharType="separate"/>
          </w:r>
          <w:hyperlink w:anchor="_Toc181461955" w:history="1">
            <w:r w:rsidR="00C93BE0" w:rsidRPr="00351211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Introduction</w:t>
            </w:r>
            <w:r w:rsidR="00C93BE0">
              <w:rPr>
                <w:noProof/>
                <w:webHidden/>
              </w:rPr>
              <w:tab/>
            </w:r>
            <w:r w:rsidR="00C93BE0">
              <w:rPr>
                <w:noProof/>
                <w:webHidden/>
              </w:rPr>
              <w:fldChar w:fldCharType="begin"/>
            </w:r>
            <w:r w:rsidR="00C93BE0">
              <w:rPr>
                <w:noProof/>
                <w:webHidden/>
              </w:rPr>
              <w:instrText xml:space="preserve"> PAGEREF _Toc181461955 \h </w:instrText>
            </w:r>
            <w:r w:rsidR="00C93BE0">
              <w:rPr>
                <w:noProof/>
                <w:webHidden/>
              </w:rPr>
            </w:r>
            <w:r w:rsidR="00C93BE0">
              <w:rPr>
                <w:noProof/>
                <w:webHidden/>
              </w:rPr>
              <w:fldChar w:fldCharType="separate"/>
            </w:r>
            <w:r w:rsidR="00C93BE0">
              <w:rPr>
                <w:noProof/>
                <w:webHidden/>
              </w:rPr>
              <w:t>1</w:t>
            </w:r>
            <w:r w:rsidR="00C93BE0">
              <w:rPr>
                <w:noProof/>
                <w:webHidden/>
              </w:rPr>
              <w:fldChar w:fldCharType="end"/>
            </w:r>
          </w:hyperlink>
        </w:p>
        <w:p w14:paraId="5884B1F8" w14:textId="06F75FD3" w:rsidR="00C93BE0" w:rsidRDefault="00000000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81461956" w:history="1">
            <w:r w:rsidR="00C93BE0" w:rsidRPr="00351211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MNPBEM Installation</w:t>
            </w:r>
            <w:r w:rsidR="00C93BE0">
              <w:rPr>
                <w:noProof/>
                <w:webHidden/>
              </w:rPr>
              <w:tab/>
            </w:r>
            <w:r w:rsidR="00C93BE0">
              <w:rPr>
                <w:noProof/>
                <w:webHidden/>
              </w:rPr>
              <w:fldChar w:fldCharType="begin"/>
            </w:r>
            <w:r w:rsidR="00C93BE0">
              <w:rPr>
                <w:noProof/>
                <w:webHidden/>
              </w:rPr>
              <w:instrText xml:space="preserve"> PAGEREF _Toc181461956 \h </w:instrText>
            </w:r>
            <w:r w:rsidR="00C93BE0">
              <w:rPr>
                <w:noProof/>
                <w:webHidden/>
              </w:rPr>
            </w:r>
            <w:r w:rsidR="00C93BE0">
              <w:rPr>
                <w:noProof/>
                <w:webHidden/>
              </w:rPr>
              <w:fldChar w:fldCharType="separate"/>
            </w:r>
            <w:r w:rsidR="00C93BE0">
              <w:rPr>
                <w:noProof/>
                <w:webHidden/>
              </w:rPr>
              <w:t>1</w:t>
            </w:r>
            <w:r w:rsidR="00C93BE0">
              <w:rPr>
                <w:noProof/>
                <w:webHidden/>
              </w:rPr>
              <w:fldChar w:fldCharType="end"/>
            </w:r>
          </w:hyperlink>
        </w:p>
        <w:p w14:paraId="75AC6336" w14:textId="6CA61CC2" w:rsidR="00C93BE0" w:rsidRDefault="00000000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81461957" w:history="1">
            <w:r w:rsidR="00C93BE0" w:rsidRPr="00351211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Simulation Workflow</w:t>
            </w:r>
            <w:r w:rsidR="00C93BE0">
              <w:rPr>
                <w:noProof/>
                <w:webHidden/>
              </w:rPr>
              <w:tab/>
            </w:r>
            <w:r w:rsidR="00C93BE0">
              <w:rPr>
                <w:noProof/>
                <w:webHidden/>
              </w:rPr>
              <w:fldChar w:fldCharType="begin"/>
            </w:r>
            <w:r w:rsidR="00C93BE0">
              <w:rPr>
                <w:noProof/>
                <w:webHidden/>
              </w:rPr>
              <w:instrText xml:space="preserve"> PAGEREF _Toc181461957 \h </w:instrText>
            </w:r>
            <w:r w:rsidR="00C93BE0">
              <w:rPr>
                <w:noProof/>
                <w:webHidden/>
              </w:rPr>
            </w:r>
            <w:r w:rsidR="00C93BE0">
              <w:rPr>
                <w:noProof/>
                <w:webHidden/>
              </w:rPr>
              <w:fldChar w:fldCharType="separate"/>
            </w:r>
            <w:r w:rsidR="00C93BE0">
              <w:rPr>
                <w:noProof/>
                <w:webHidden/>
              </w:rPr>
              <w:t>2</w:t>
            </w:r>
            <w:r w:rsidR="00C93BE0">
              <w:rPr>
                <w:noProof/>
                <w:webHidden/>
              </w:rPr>
              <w:fldChar w:fldCharType="end"/>
            </w:r>
          </w:hyperlink>
        </w:p>
        <w:p w14:paraId="716712F0" w14:textId="7332D83B" w:rsidR="00C93BE0" w:rsidRDefault="00000000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81461958" w:history="1">
            <w:r w:rsidR="00C93BE0" w:rsidRPr="00351211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Material Properties</w:t>
            </w:r>
            <w:r w:rsidR="00C93BE0">
              <w:rPr>
                <w:noProof/>
                <w:webHidden/>
              </w:rPr>
              <w:tab/>
            </w:r>
            <w:r w:rsidR="00C93BE0">
              <w:rPr>
                <w:noProof/>
                <w:webHidden/>
              </w:rPr>
              <w:fldChar w:fldCharType="begin"/>
            </w:r>
            <w:r w:rsidR="00C93BE0">
              <w:rPr>
                <w:noProof/>
                <w:webHidden/>
              </w:rPr>
              <w:instrText xml:space="preserve"> PAGEREF _Toc181461958 \h </w:instrText>
            </w:r>
            <w:r w:rsidR="00C93BE0">
              <w:rPr>
                <w:noProof/>
                <w:webHidden/>
              </w:rPr>
            </w:r>
            <w:r w:rsidR="00C93BE0">
              <w:rPr>
                <w:noProof/>
                <w:webHidden/>
              </w:rPr>
              <w:fldChar w:fldCharType="separate"/>
            </w:r>
            <w:r w:rsidR="00C93BE0">
              <w:rPr>
                <w:noProof/>
                <w:webHidden/>
              </w:rPr>
              <w:t>2</w:t>
            </w:r>
            <w:r w:rsidR="00C93BE0">
              <w:rPr>
                <w:noProof/>
                <w:webHidden/>
              </w:rPr>
              <w:fldChar w:fldCharType="end"/>
            </w:r>
          </w:hyperlink>
        </w:p>
        <w:p w14:paraId="1A4E7900" w14:textId="7893F00D" w:rsidR="00C93BE0" w:rsidRDefault="00000000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81461959" w:history="1">
            <w:r w:rsidR="00C93BE0" w:rsidRPr="00351211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Nanoparticle Geometry</w:t>
            </w:r>
            <w:r w:rsidR="00C93BE0">
              <w:rPr>
                <w:noProof/>
                <w:webHidden/>
              </w:rPr>
              <w:tab/>
            </w:r>
            <w:r w:rsidR="00C93BE0">
              <w:rPr>
                <w:noProof/>
                <w:webHidden/>
              </w:rPr>
              <w:fldChar w:fldCharType="begin"/>
            </w:r>
            <w:r w:rsidR="00C93BE0">
              <w:rPr>
                <w:noProof/>
                <w:webHidden/>
              </w:rPr>
              <w:instrText xml:space="preserve"> PAGEREF _Toc181461959 \h </w:instrText>
            </w:r>
            <w:r w:rsidR="00C93BE0">
              <w:rPr>
                <w:noProof/>
                <w:webHidden/>
              </w:rPr>
            </w:r>
            <w:r w:rsidR="00C93BE0">
              <w:rPr>
                <w:noProof/>
                <w:webHidden/>
              </w:rPr>
              <w:fldChar w:fldCharType="separate"/>
            </w:r>
            <w:r w:rsidR="00C93BE0">
              <w:rPr>
                <w:noProof/>
                <w:webHidden/>
              </w:rPr>
              <w:t>2</w:t>
            </w:r>
            <w:r w:rsidR="00C93BE0">
              <w:rPr>
                <w:noProof/>
                <w:webHidden/>
              </w:rPr>
              <w:fldChar w:fldCharType="end"/>
            </w:r>
          </w:hyperlink>
        </w:p>
        <w:p w14:paraId="4F84B98F" w14:textId="3DE8B8EA" w:rsidR="00C93BE0" w:rsidRDefault="00000000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81461960" w:history="1">
            <w:r w:rsidR="00C93BE0" w:rsidRPr="00351211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Simulation Parameters</w:t>
            </w:r>
            <w:r w:rsidR="00C93BE0">
              <w:rPr>
                <w:noProof/>
                <w:webHidden/>
              </w:rPr>
              <w:tab/>
            </w:r>
            <w:r w:rsidR="00C93BE0">
              <w:rPr>
                <w:noProof/>
                <w:webHidden/>
              </w:rPr>
              <w:fldChar w:fldCharType="begin"/>
            </w:r>
            <w:r w:rsidR="00C93BE0">
              <w:rPr>
                <w:noProof/>
                <w:webHidden/>
              </w:rPr>
              <w:instrText xml:space="preserve"> PAGEREF _Toc181461960 \h </w:instrText>
            </w:r>
            <w:r w:rsidR="00C93BE0">
              <w:rPr>
                <w:noProof/>
                <w:webHidden/>
              </w:rPr>
            </w:r>
            <w:r w:rsidR="00C93BE0">
              <w:rPr>
                <w:noProof/>
                <w:webHidden/>
              </w:rPr>
              <w:fldChar w:fldCharType="separate"/>
            </w:r>
            <w:r w:rsidR="00C93BE0">
              <w:rPr>
                <w:noProof/>
                <w:webHidden/>
              </w:rPr>
              <w:t>2</w:t>
            </w:r>
            <w:r w:rsidR="00C93BE0">
              <w:rPr>
                <w:noProof/>
                <w:webHidden/>
              </w:rPr>
              <w:fldChar w:fldCharType="end"/>
            </w:r>
          </w:hyperlink>
        </w:p>
        <w:p w14:paraId="31CF8482" w14:textId="6879BBF7" w:rsidR="00C93BE0" w:rsidRDefault="00000000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81461961" w:history="1">
            <w:r w:rsidR="00C93BE0" w:rsidRPr="00351211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Running Simulation</w:t>
            </w:r>
            <w:r w:rsidR="00C93BE0">
              <w:rPr>
                <w:noProof/>
                <w:webHidden/>
              </w:rPr>
              <w:tab/>
            </w:r>
            <w:r w:rsidR="00C93BE0">
              <w:rPr>
                <w:noProof/>
                <w:webHidden/>
              </w:rPr>
              <w:fldChar w:fldCharType="begin"/>
            </w:r>
            <w:r w:rsidR="00C93BE0">
              <w:rPr>
                <w:noProof/>
                <w:webHidden/>
              </w:rPr>
              <w:instrText xml:space="preserve"> PAGEREF _Toc181461961 \h </w:instrText>
            </w:r>
            <w:r w:rsidR="00C93BE0">
              <w:rPr>
                <w:noProof/>
                <w:webHidden/>
              </w:rPr>
            </w:r>
            <w:r w:rsidR="00C93BE0">
              <w:rPr>
                <w:noProof/>
                <w:webHidden/>
              </w:rPr>
              <w:fldChar w:fldCharType="separate"/>
            </w:r>
            <w:r w:rsidR="00C93BE0">
              <w:rPr>
                <w:noProof/>
                <w:webHidden/>
              </w:rPr>
              <w:t>2</w:t>
            </w:r>
            <w:r w:rsidR="00C93BE0">
              <w:rPr>
                <w:noProof/>
                <w:webHidden/>
              </w:rPr>
              <w:fldChar w:fldCharType="end"/>
            </w:r>
          </w:hyperlink>
        </w:p>
        <w:p w14:paraId="011B35BD" w14:textId="5A315D0E" w:rsidR="00C93BE0" w:rsidRDefault="00000000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81461962" w:history="1">
            <w:r w:rsidR="00C93BE0" w:rsidRPr="00351211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Example 1: Scattering/Absorption Spectra of AuNS and AuNR</w:t>
            </w:r>
            <w:r w:rsidR="00C93BE0">
              <w:rPr>
                <w:noProof/>
                <w:webHidden/>
              </w:rPr>
              <w:tab/>
            </w:r>
            <w:r w:rsidR="00C93BE0">
              <w:rPr>
                <w:noProof/>
                <w:webHidden/>
              </w:rPr>
              <w:fldChar w:fldCharType="begin"/>
            </w:r>
            <w:r w:rsidR="00C93BE0">
              <w:rPr>
                <w:noProof/>
                <w:webHidden/>
              </w:rPr>
              <w:instrText xml:space="preserve"> PAGEREF _Toc181461962 \h </w:instrText>
            </w:r>
            <w:r w:rsidR="00C93BE0">
              <w:rPr>
                <w:noProof/>
                <w:webHidden/>
              </w:rPr>
            </w:r>
            <w:r w:rsidR="00C93BE0">
              <w:rPr>
                <w:noProof/>
                <w:webHidden/>
              </w:rPr>
              <w:fldChar w:fldCharType="separate"/>
            </w:r>
            <w:r w:rsidR="00C93BE0">
              <w:rPr>
                <w:noProof/>
                <w:webHidden/>
              </w:rPr>
              <w:t>2</w:t>
            </w:r>
            <w:r w:rsidR="00C93BE0">
              <w:rPr>
                <w:noProof/>
                <w:webHidden/>
              </w:rPr>
              <w:fldChar w:fldCharType="end"/>
            </w:r>
          </w:hyperlink>
        </w:p>
        <w:p w14:paraId="0BE94438" w14:textId="46DDFBA6" w:rsidR="00C93BE0" w:rsidRDefault="00000000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81461963" w:history="1">
            <w:r w:rsidR="00C93BE0" w:rsidRPr="00351211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Example 2: Electric Fields of AuNS and AuNR</w:t>
            </w:r>
            <w:r w:rsidR="00C93BE0">
              <w:rPr>
                <w:noProof/>
                <w:webHidden/>
              </w:rPr>
              <w:tab/>
            </w:r>
            <w:r w:rsidR="00C93BE0">
              <w:rPr>
                <w:noProof/>
                <w:webHidden/>
              </w:rPr>
              <w:fldChar w:fldCharType="begin"/>
            </w:r>
            <w:r w:rsidR="00C93BE0">
              <w:rPr>
                <w:noProof/>
                <w:webHidden/>
              </w:rPr>
              <w:instrText xml:space="preserve"> PAGEREF _Toc181461963 \h </w:instrText>
            </w:r>
            <w:r w:rsidR="00C93BE0">
              <w:rPr>
                <w:noProof/>
                <w:webHidden/>
              </w:rPr>
            </w:r>
            <w:r w:rsidR="00C93BE0">
              <w:rPr>
                <w:noProof/>
                <w:webHidden/>
              </w:rPr>
              <w:fldChar w:fldCharType="separate"/>
            </w:r>
            <w:r w:rsidR="00C93BE0">
              <w:rPr>
                <w:noProof/>
                <w:webHidden/>
              </w:rPr>
              <w:t>2</w:t>
            </w:r>
            <w:r w:rsidR="00C93BE0">
              <w:rPr>
                <w:noProof/>
                <w:webHidden/>
              </w:rPr>
              <w:fldChar w:fldCharType="end"/>
            </w:r>
          </w:hyperlink>
        </w:p>
        <w:p w14:paraId="0EEAC06F" w14:textId="01FD9252" w:rsidR="00C93BE0" w:rsidRDefault="00000000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81461964" w:history="1">
            <w:r w:rsidR="00C93BE0" w:rsidRPr="00351211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Example 3: Charge Density Distributions of AuNS and AuNR</w:t>
            </w:r>
            <w:r w:rsidR="00C93BE0">
              <w:rPr>
                <w:noProof/>
                <w:webHidden/>
              </w:rPr>
              <w:tab/>
            </w:r>
            <w:r w:rsidR="00C93BE0">
              <w:rPr>
                <w:noProof/>
                <w:webHidden/>
              </w:rPr>
              <w:fldChar w:fldCharType="begin"/>
            </w:r>
            <w:r w:rsidR="00C93BE0">
              <w:rPr>
                <w:noProof/>
                <w:webHidden/>
              </w:rPr>
              <w:instrText xml:space="preserve"> PAGEREF _Toc181461964 \h </w:instrText>
            </w:r>
            <w:r w:rsidR="00C93BE0">
              <w:rPr>
                <w:noProof/>
                <w:webHidden/>
              </w:rPr>
            </w:r>
            <w:r w:rsidR="00C93BE0">
              <w:rPr>
                <w:noProof/>
                <w:webHidden/>
              </w:rPr>
              <w:fldChar w:fldCharType="separate"/>
            </w:r>
            <w:r w:rsidR="00C93BE0">
              <w:rPr>
                <w:noProof/>
                <w:webHidden/>
              </w:rPr>
              <w:t>2</w:t>
            </w:r>
            <w:r w:rsidR="00C93BE0">
              <w:rPr>
                <w:noProof/>
                <w:webHidden/>
              </w:rPr>
              <w:fldChar w:fldCharType="end"/>
            </w:r>
          </w:hyperlink>
        </w:p>
        <w:p w14:paraId="5EE5281E" w14:textId="21EEAF40" w:rsidR="00C93BE0" w:rsidRDefault="00000000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81461965" w:history="1">
            <w:r w:rsidR="00C93BE0" w:rsidRPr="00351211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FDTD Benchmarking</w:t>
            </w:r>
            <w:r w:rsidR="00C93BE0">
              <w:rPr>
                <w:noProof/>
                <w:webHidden/>
              </w:rPr>
              <w:tab/>
            </w:r>
            <w:r w:rsidR="00C93BE0">
              <w:rPr>
                <w:noProof/>
                <w:webHidden/>
              </w:rPr>
              <w:fldChar w:fldCharType="begin"/>
            </w:r>
            <w:r w:rsidR="00C93BE0">
              <w:rPr>
                <w:noProof/>
                <w:webHidden/>
              </w:rPr>
              <w:instrText xml:space="preserve"> PAGEREF _Toc181461965 \h </w:instrText>
            </w:r>
            <w:r w:rsidR="00C93BE0">
              <w:rPr>
                <w:noProof/>
                <w:webHidden/>
              </w:rPr>
            </w:r>
            <w:r w:rsidR="00C93BE0">
              <w:rPr>
                <w:noProof/>
                <w:webHidden/>
              </w:rPr>
              <w:fldChar w:fldCharType="separate"/>
            </w:r>
            <w:r w:rsidR="00C93BE0">
              <w:rPr>
                <w:noProof/>
                <w:webHidden/>
              </w:rPr>
              <w:t>2</w:t>
            </w:r>
            <w:r w:rsidR="00C93BE0">
              <w:rPr>
                <w:noProof/>
                <w:webHidden/>
              </w:rPr>
              <w:fldChar w:fldCharType="end"/>
            </w:r>
          </w:hyperlink>
        </w:p>
        <w:p w14:paraId="1840FB87" w14:textId="13E6BA7A" w:rsidR="00C93BE0" w:rsidRDefault="00000000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81461966" w:history="1">
            <w:r w:rsidR="00C93BE0" w:rsidRPr="00351211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Post-Processing</w:t>
            </w:r>
            <w:r w:rsidR="00C93BE0">
              <w:rPr>
                <w:noProof/>
                <w:webHidden/>
              </w:rPr>
              <w:tab/>
            </w:r>
            <w:r w:rsidR="00C93BE0">
              <w:rPr>
                <w:noProof/>
                <w:webHidden/>
              </w:rPr>
              <w:fldChar w:fldCharType="begin"/>
            </w:r>
            <w:r w:rsidR="00C93BE0">
              <w:rPr>
                <w:noProof/>
                <w:webHidden/>
              </w:rPr>
              <w:instrText xml:space="preserve"> PAGEREF _Toc181461966 \h </w:instrText>
            </w:r>
            <w:r w:rsidR="00C93BE0">
              <w:rPr>
                <w:noProof/>
                <w:webHidden/>
              </w:rPr>
            </w:r>
            <w:r w:rsidR="00C93BE0">
              <w:rPr>
                <w:noProof/>
                <w:webHidden/>
              </w:rPr>
              <w:fldChar w:fldCharType="separate"/>
            </w:r>
            <w:r w:rsidR="00C93BE0">
              <w:rPr>
                <w:noProof/>
                <w:webHidden/>
              </w:rPr>
              <w:t>2</w:t>
            </w:r>
            <w:r w:rsidR="00C93BE0">
              <w:rPr>
                <w:noProof/>
                <w:webHidden/>
              </w:rPr>
              <w:fldChar w:fldCharType="end"/>
            </w:r>
          </w:hyperlink>
        </w:p>
        <w:p w14:paraId="0FFE2624" w14:textId="2D2FDFBE" w:rsidR="00C93BE0" w:rsidRDefault="00000000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81461967" w:history="1">
            <w:r w:rsidR="00C93BE0" w:rsidRPr="00351211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Result Visualization</w:t>
            </w:r>
            <w:r w:rsidR="00C93BE0">
              <w:rPr>
                <w:noProof/>
                <w:webHidden/>
              </w:rPr>
              <w:tab/>
            </w:r>
            <w:r w:rsidR="00C93BE0">
              <w:rPr>
                <w:noProof/>
                <w:webHidden/>
              </w:rPr>
              <w:fldChar w:fldCharType="begin"/>
            </w:r>
            <w:r w:rsidR="00C93BE0">
              <w:rPr>
                <w:noProof/>
                <w:webHidden/>
              </w:rPr>
              <w:instrText xml:space="preserve"> PAGEREF _Toc181461967 \h </w:instrText>
            </w:r>
            <w:r w:rsidR="00C93BE0">
              <w:rPr>
                <w:noProof/>
                <w:webHidden/>
              </w:rPr>
            </w:r>
            <w:r w:rsidR="00C93BE0">
              <w:rPr>
                <w:noProof/>
                <w:webHidden/>
              </w:rPr>
              <w:fldChar w:fldCharType="separate"/>
            </w:r>
            <w:r w:rsidR="00C93BE0">
              <w:rPr>
                <w:noProof/>
                <w:webHidden/>
              </w:rPr>
              <w:t>3</w:t>
            </w:r>
            <w:r w:rsidR="00C93BE0">
              <w:rPr>
                <w:noProof/>
                <w:webHidden/>
              </w:rPr>
              <w:fldChar w:fldCharType="end"/>
            </w:r>
          </w:hyperlink>
        </w:p>
        <w:p w14:paraId="2409DA1E" w14:textId="66C25BC7" w:rsidR="00C93BE0" w:rsidRDefault="00000000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81461968" w:history="1">
            <w:r w:rsidR="00C93BE0" w:rsidRPr="00351211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Data Interpretation</w:t>
            </w:r>
            <w:r w:rsidR="00C93BE0">
              <w:rPr>
                <w:noProof/>
                <w:webHidden/>
              </w:rPr>
              <w:tab/>
            </w:r>
            <w:r w:rsidR="00C93BE0">
              <w:rPr>
                <w:noProof/>
                <w:webHidden/>
              </w:rPr>
              <w:fldChar w:fldCharType="begin"/>
            </w:r>
            <w:r w:rsidR="00C93BE0">
              <w:rPr>
                <w:noProof/>
                <w:webHidden/>
              </w:rPr>
              <w:instrText xml:space="preserve"> PAGEREF _Toc181461968 \h </w:instrText>
            </w:r>
            <w:r w:rsidR="00C93BE0">
              <w:rPr>
                <w:noProof/>
                <w:webHidden/>
              </w:rPr>
            </w:r>
            <w:r w:rsidR="00C93BE0">
              <w:rPr>
                <w:noProof/>
                <w:webHidden/>
              </w:rPr>
              <w:fldChar w:fldCharType="separate"/>
            </w:r>
            <w:r w:rsidR="00C93BE0">
              <w:rPr>
                <w:noProof/>
                <w:webHidden/>
              </w:rPr>
              <w:t>3</w:t>
            </w:r>
            <w:r w:rsidR="00C93BE0">
              <w:rPr>
                <w:noProof/>
                <w:webHidden/>
              </w:rPr>
              <w:fldChar w:fldCharType="end"/>
            </w:r>
          </w:hyperlink>
        </w:p>
        <w:p w14:paraId="29017CBA" w14:textId="7D07307A" w:rsidR="00C93BE0" w:rsidRDefault="00000000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81461969" w:history="1">
            <w:r w:rsidR="00C93BE0" w:rsidRPr="00351211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Common Troubleshooting</w:t>
            </w:r>
            <w:r w:rsidR="00C93BE0">
              <w:rPr>
                <w:noProof/>
                <w:webHidden/>
              </w:rPr>
              <w:tab/>
            </w:r>
            <w:r w:rsidR="00C93BE0">
              <w:rPr>
                <w:noProof/>
                <w:webHidden/>
              </w:rPr>
              <w:fldChar w:fldCharType="begin"/>
            </w:r>
            <w:r w:rsidR="00C93BE0">
              <w:rPr>
                <w:noProof/>
                <w:webHidden/>
              </w:rPr>
              <w:instrText xml:space="preserve"> PAGEREF _Toc181461969 \h </w:instrText>
            </w:r>
            <w:r w:rsidR="00C93BE0">
              <w:rPr>
                <w:noProof/>
                <w:webHidden/>
              </w:rPr>
            </w:r>
            <w:r w:rsidR="00C93BE0">
              <w:rPr>
                <w:noProof/>
                <w:webHidden/>
              </w:rPr>
              <w:fldChar w:fldCharType="separate"/>
            </w:r>
            <w:r w:rsidR="00C93BE0">
              <w:rPr>
                <w:noProof/>
                <w:webHidden/>
              </w:rPr>
              <w:t>3</w:t>
            </w:r>
            <w:r w:rsidR="00C93BE0">
              <w:rPr>
                <w:noProof/>
                <w:webHidden/>
              </w:rPr>
              <w:fldChar w:fldCharType="end"/>
            </w:r>
          </w:hyperlink>
        </w:p>
        <w:p w14:paraId="391ABE84" w14:textId="22E2424D" w:rsidR="00C93BE0" w:rsidRDefault="00000000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81461970" w:history="1">
            <w:r w:rsidR="00C93BE0" w:rsidRPr="00351211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Import New Dielectric Material</w:t>
            </w:r>
            <w:r w:rsidR="00C93BE0">
              <w:rPr>
                <w:noProof/>
                <w:webHidden/>
              </w:rPr>
              <w:tab/>
            </w:r>
            <w:r w:rsidR="00C93BE0">
              <w:rPr>
                <w:noProof/>
                <w:webHidden/>
              </w:rPr>
              <w:fldChar w:fldCharType="begin"/>
            </w:r>
            <w:r w:rsidR="00C93BE0">
              <w:rPr>
                <w:noProof/>
                <w:webHidden/>
              </w:rPr>
              <w:instrText xml:space="preserve"> PAGEREF _Toc181461970 \h </w:instrText>
            </w:r>
            <w:r w:rsidR="00C93BE0">
              <w:rPr>
                <w:noProof/>
                <w:webHidden/>
              </w:rPr>
            </w:r>
            <w:r w:rsidR="00C93BE0">
              <w:rPr>
                <w:noProof/>
                <w:webHidden/>
              </w:rPr>
              <w:fldChar w:fldCharType="separate"/>
            </w:r>
            <w:r w:rsidR="00C93BE0">
              <w:rPr>
                <w:noProof/>
                <w:webHidden/>
              </w:rPr>
              <w:t>3</w:t>
            </w:r>
            <w:r w:rsidR="00C93BE0">
              <w:rPr>
                <w:noProof/>
                <w:webHidden/>
              </w:rPr>
              <w:fldChar w:fldCharType="end"/>
            </w:r>
          </w:hyperlink>
        </w:p>
        <w:p w14:paraId="520BAAB7" w14:textId="4EFA4095" w:rsidR="00C93BE0" w:rsidRDefault="00000000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81461971" w:history="1">
            <w:r w:rsidR="00C93BE0" w:rsidRPr="00351211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Case of Unpolarized Light</w:t>
            </w:r>
            <w:r w:rsidR="00C93BE0">
              <w:rPr>
                <w:noProof/>
                <w:webHidden/>
              </w:rPr>
              <w:tab/>
            </w:r>
            <w:r w:rsidR="00C93BE0">
              <w:rPr>
                <w:noProof/>
                <w:webHidden/>
              </w:rPr>
              <w:fldChar w:fldCharType="begin"/>
            </w:r>
            <w:r w:rsidR="00C93BE0">
              <w:rPr>
                <w:noProof/>
                <w:webHidden/>
              </w:rPr>
              <w:instrText xml:space="preserve"> PAGEREF _Toc181461971 \h </w:instrText>
            </w:r>
            <w:r w:rsidR="00C93BE0">
              <w:rPr>
                <w:noProof/>
                <w:webHidden/>
              </w:rPr>
            </w:r>
            <w:r w:rsidR="00C93BE0">
              <w:rPr>
                <w:noProof/>
                <w:webHidden/>
              </w:rPr>
              <w:fldChar w:fldCharType="separate"/>
            </w:r>
            <w:r w:rsidR="00C93BE0">
              <w:rPr>
                <w:noProof/>
                <w:webHidden/>
              </w:rPr>
              <w:t>3</w:t>
            </w:r>
            <w:r w:rsidR="00C93BE0">
              <w:rPr>
                <w:noProof/>
                <w:webHidden/>
              </w:rPr>
              <w:fldChar w:fldCharType="end"/>
            </w:r>
          </w:hyperlink>
        </w:p>
        <w:p w14:paraId="24A10360" w14:textId="05D9A0AB" w:rsidR="00C93BE0" w:rsidRDefault="00000000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81461972" w:history="1">
            <w:r w:rsidR="00C93BE0" w:rsidRPr="00351211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Updates</w:t>
            </w:r>
            <w:r w:rsidR="00C93BE0">
              <w:rPr>
                <w:noProof/>
                <w:webHidden/>
              </w:rPr>
              <w:tab/>
            </w:r>
            <w:r w:rsidR="00C93BE0">
              <w:rPr>
                <w:noProof/>
                <w:webHidden/>
              </w:rPr>
              <w:fldChar w:fldCharType="begin"/>
            </w:r>
            <w:r w:rsidR="00C93BE0">
              <w:rPr>
                <w:noProof/>
                <w:webHidden/>
              </w:rPr>
              <w:instrText xml:space="preserve"> PAGEREF _Toc181461972 \h </w:instrText>
            </w:r>
            <w:r w:rsidR="00C93BE0">
              <w:rPr>
                <w:noProof/>
                <w:webHidden/>
              </w:rPr>
            </w:r>
            <w:r w:rsidR="00C93BE0">
              <w:rPr>
                <w:noProof/>
                <w:webHidden/>
              </w:rPr>
              <w:fldChar w:fldCharType="separate"/>
            </w:r>
            <w:r w:rsidR="00C93BE0">
              <w:rPr>
                <w:noProof/>
                <w:webHidden/>
              </w:rPr>
              <w:t>3</w:t>
            </w:r>
            <w:r w:rsidR="00C93BE0">
              <w:rPr>
                <w:noProof/>
                <w:webHidden/>
              </w:rPr>
              <w:fldChar w:fldCharType="end"/>
            </w:r>
          </w:hyperlink>
        </w:p>
        <w:p w14:paraId="500B4BFF" w14:textId="4B377BB4" w:rsidR="00C93BE0" w:rsidRDefault="00000000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81461973" w:history="1">
            <w:r w:rsidR="00C93BE0" w:rsidRPr="00351211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References and Resources</w:t>
            </w:r>
            <w:r w:rsidR="00C93BE0">
              <w:rPr>
                <w:noProof/>
                <w:webHidden/>
              </w:rPr>
              <w:tab/>
            </w:r>
            <w:r w:rsidR="00C93BE0">
              <w:rPr>
                <w:noProof/>
                <w:webHidden/>
              </w:rPr>
              <w:fldChar w:fldCharType="begin"/>
            </w:r>
            <w:r w:rsidR="00C93BE0">
              <w:rPr>
                <w:noProof/>
                <w:webHidden/>
              </w:rPr>
              <w:instrText xml:space="preserve"> PAGEREF _Toc181461973 \h </w:instrText>
            </w:r>
            <w:r w:rsidR="00C93BE0">
              <w:rPr>
                <w:noProof/>
                <w:webHidden/>
              </w:rPr>
            </w:r>
            <w:r w:rsidR="00C93BE0">
              <w:rPr>
                <w:noProof/>
                <w:webHidden/>
              </w:rPr>
              <w:fldChar w:fldCharType="separate"/>
            </w:r>
            <w:r w:rsidR="00C93BE0">
              <w:rPr>
                <w:noProof/>
                <w:webHidden/>
              </w:rPr>
              <w:t>3</w:t>
            </w:r>
            <w:r w:rsidR="00C93BE0">
              <w:rPr>
                <w:noProof/>
                <w:webHidden/>
              </w:rPr>
              <w:fldChar w:fldCharType="end"/>
            </w:r>
          </w:hyperlink>
        </w:p>
        <w:p w14:paraId="61CFD560" w14:textId="5C6F5279" w:rsidR="007A7EE3" w:rsidRDefault="007A7EE3">
          <w:r w:rsidRPr="00DB7849">
            <w:rPr>
              <w:rFonts w:ascii="Times New Roman" w:hAnsi="Times New Roman" w:cs="Times New Roman"/>
              <w:b/>
              <w:bCs/>
              <w:noProof/>
              <w:color w:val="0D0D0D" w:themeColor="text1" w:themeTint="F2"/>
              <w:sz w:val="24"/>
              <w:szCs w:val="24"/>
            </w:rPr>
            <w:fldChar w:fldCharType="end"/>
          </w:r>
        </w:p>
      </w:sdtContent>
    </w:sdt>
    <w:p w14:paraId="3D0D7FC4" w14:textId="77777777" w:rsidR="0020305B" w:rsidRDefault="0020305B" w:rsidP="00E11AB5">
      <w:pPr>
        <w:pStyle w:val="NoSpacing"/>
        <w:rPr>
          <w:rFonts w:ascii="Times New Roman" w:hAnsi="Times New Roman" w:cs="Times New Roman"/>
        </w:rPr>
      </w:pPr>
    </w:p>
    <w:p w14:paraId="1FEB0577" w14:textId="77777777" w:rsidR="00C72815" w:rsidRDefault="00C72815" w:rsidP="00E11AB5">
      <w:pPr>
        <w:pStyle w:val="NoSpacing"/>
        <w:rPr>
          <w:rFonts w:ascii="Times New Roman" w:hAnsi="Times New Roman" w:cs="Times New Roman"/>
        </w:rPr>
      </w:pPr>
    </w:p>
    <w:p w14:paraId="57EF3743" w14:textId="5DF0960E" w:rsidR="00C72815" w:rsidRDefault="00C72815" w:rsidP="0020305B">
      <w:pPr>
        <w:pStyle w:val="Heading1"/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</w:pPr>
      <w:bookmarkStart w:id="0" w:name="_Toc181461955"/>
      <w:r w:rsidRPr="0020305B"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  <w:t>Introduction</w:t>
      </w:r>
      <w:bookmarkEnd w:id="0"/>
    </w:p>
    <w:p w14:paraId="040CF8BD" w14:textId="77777777" w:rsidR="009942E9" w:rsidRDefault="009942E9" w:rsidP="009942E9"/>
    <w:p w14:paraId="28E1C0D2" w14:textId="0BAA996E" w:rsidR="009A7957" w:rsidRPr="009942E9" w:rsidRDefault="009942E9" w:rsidP="00C72815">
      <w:pPr>
        <w:pStyle w:val="NoSpacing"/>
      </w:pPr>
      <w:r>
        <w:t>Beyond Mie calculations, numerical simulations are often required</w:t>
      </w:r>
      <w:r w:rsidR="00116C95">
        <w:t xml:space="preserve"> to e</w:t>
      </w:r>
      <w:r w:rsidR="008D1BD0">
        <w:t>n</w:t>
      </w:r>
      <w:r w:rsidR="00116C95">
        <w:t xml:space="preserve">sure our experimental results. </w:t>
      </w:r>
      <w:r>
        <w:t>We use MATLAB-based MNPBEM library to simulate the optical properties of plasmonic nanoparticles.</w:t>
      </w:r>
      <w:r>
        <w:fldChar w:fldCharType="begin">
          <w:fldData xml:space="preserve">PEVuZE5vdGU+PENpdGU+PEF1dGhvcj5Ib2hlbmVzdGVyPC9BdXRob3I+PFllYXI+MjAxMjwvWWVh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Ib2hlbmVzdGVyPC9BdXRob3I+PFllYXI+MjAxMjwvWWVh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9942E9">
        <w:rPr>
          <w:noProof/>
          <w:vertAlign w:val="superscript"/>
        </w:rPr>
        <w:t>1, 2</w:t>
      </w:r>
      <w:r>
        <w:fldChar w:fldCharType="end"/>
      </w:r>
      <w:r>
        <w:t xml:space="preserve"> </w:t>
      </w:r>
    </w:p>
    <w:p w14:paraId="20BED586" w14:textId="793A7E25" w:rsidR="001F6AEF" w:rsidRPr="007A7EE3" w:rsidRDefault="00C347BF" w:rsidP="007A7EE3">
      <w:pPr>
        <w:pStyle w:val="Heading1"/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</w:pPr>
      <w:bookmarkStart w:id="1" w:name="_Toc181461956"/>
      <w:r w:rsidRPr="007A7EE3"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  <w:t>MNPBEM</w:t>
      </w:r>
      <w:r w:rsidR="0020305B" w:rsidRPr="007A7EE3"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  <w:t xml:space="preserve"> </w:t>
      </w:r>
      <w:r w:rsidR="00F65717"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  <w:t>I</w:t>
      </w:r>
      <w:r w:rsidR="0020305B" w:rsidRPr="007A7EE3"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  <w:t>nstallation</w:t>
      </w:r>
      <w:bookmarkEnd w:id="1"/>
    </w:p>
    <w:p w14:paraId="541242C8" w14:textId="77777777" w:rsidR="00EF0A5D" w:rsidRPr="00DB79FC" w:rsidRDefault="00EF0A5D" w:rsidP="00E917EB">
      <w:pPr>
        <w:pStyle w:val="NoSpacing"/>
        <w:rPr>
          <w:rFonts w:ascii="Times New Roman" w:hAnsi="Times New Roman" w:cs="Times New Roman"/>
          <w:b/>
          <w:sz w:val="24"/>
          <w:u w:val="single"/>
        </w:rPr>
      </w:pPr>
    </w:p>
    <w:p w14:paraId="0D84BBFC" w14:textId="4F9948BD" w:rsidR="0081307E" w:rsidRDefault="001E25B0" w:rsidP="0081307E">
      <w:pPr>
        <w:pStyle w:val="NoSpacing"/>
        <w:numPr>
          <w:ilvl w:val="0"/>
          <w:numId w:val="1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Go to </w:t>
      </w:r>
      <w:r w:rsidR="00077D16">
        <w:rPr>
          <w:rFonts w:ascii="Times New Roman" w:hAnsi="Times New Roman" w:cs="Times New Roman"/>
          <w:sz w:val="24"/>
        </w:rPr>
        <w:t xml:space="preserve">the GitHub repository </w:t>
      </w:r>
      <w:r>
        <w:rPr>
          <w:rFonts w:ascii="Times New Roman" w:hAnsi="Times New Roman" w:cs="Times New Roman"/>
          <w:sz w:val="24"/>
        </w:rPr>
        <w:t>“</w:t>
      </w:r>
      <w:r w:rsidR="00077D16">
        <w:rPr>
          <w:rFonts w:ascii="Times New Roman" w:hAnsi="Times New Roman" w:cs="Times New Roman"/>
          <w:sz w:val="24"/>
        </w:rPr>
        <w:t>MNPBEM</w:t>
      </w:r>
      <w:r w:rsidR="00613200">
        <w:rPr>
          <w:rFonts w:ascii="Times New Roman" w:hAnsi="Times New Roman" w:cs="Times New Roman"/>
          <w:sz w:val="24"/>
        </w:rPr>
        <w:t>_GUI</w:t>
      </w:r>
      <w:r>
        <w:rPr>
          <w:rFonts w:ascii="Times New Roman" w:hAnsi="Times New Roman" w:cs="Times New Roman"/>
          <w:sz w:val="24"/>
        </w:rPr>
        <w:t>” (</w:t>
      </w:r>
      <w:hyperlink r:id="rId6" w:history="1">
        <w:r w:rsidR="00613200" w:rsidRPr="00A74C14">
          <w:rPr>
            <w:rStyle w:val="Hyperlink"/>
            <w:rFonts w:ascii="Times New Roman" w:hAnsi="Times New Roman" w:cs="Times New Roman"/>
            <w:sz w:val="24"/>
          </w:rPr>
          <w:t>https://github.com/Nikolaos-Matthaiakakis/MNPBEM_GUI/tree/master</w:t>
        </w:r>
      </w:hyperlink>
      <w:r w:rsidR="00613200">
        <w:rPr>
          <w:rFonts w:ascii="Times New Roman" w:hAnsi="Times New Roman" w:cs="Times New Roman"/>
          <w:sz w:val="24"/>
        </w:rPr>
        <w:t>).</w:t>
      </w:r>
    </w:p>
    <w:p w14:paraId="2FE4DE24" w14:textId="76EEFC9B" w:rsidR="00613200" w:rsidRDefault="00613200" w:rsidP="0081307E">
      <w:pPr>
        <w:pStyle w:val="NoSpacing"/>
        <w:numPr>
          <w:ilvl w:val="0"/>
          <w:numId w:val="1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Press the green button saying “&lt;&gt; Code” and “Download ZIP”.</w:t>
      </w:r>
    </w:p>
    <w:p w14:paraId="114D69CE" w14:textId="0471EA45" w:rsidR="00077D16" w:rsidRDefault="00613200" w:rsidP="0081307E">
      <w:pPr>
        <w:pStyle w:val="NoSpacing"/>
        <w:numPr>
          <w:ilvl w:val="0"/>
          <w:numId w:val="1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Extract all from “MNPBEM_GUI-master.zip” in your folder.</w:t>
      </w:r>
    </w:p>
    <w:p w14:paraId="64E083A1" w14:textId="77777777" w:rsidR="00D35BE8" w:rsidRDefault="00D35BE8" w:rsidP="0081307E">
      <w:pPr>
        <w:pStyle w:val="NoSpacing"/>
        <w:numPr>
          <w:ilvl w:val="0"/>
          <w:numId w:val="1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Rename “MNPBEM_GUI_master” to “MNPBEM_GUI” to avoid pathing errors.</w:t>
      </w:r>
    </w:p>
    <w:p w14:paraId="36224014" w14:textId="3AD60FF7" w:rsidR="00CB35FB" w:rsidRDefault="00CB35FB" w:rsidP="0081307E">
      <w:pPr>
        <w:pStyle w:val="NoSpacing"/>
        <w:numPr>
          <w:ilvl w:val="0"/>
          <w:numId w:val="1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You completed installing MNPBEM17 and MNPBEM-GUI</w:t>
      </w:r>
      <w:r w:rsidR="00A41CF0">
        <w:rPr>
          <w:rFonts w:ascii="Times New Roman" w:hAnsi="Times New Roman" w:cs="Times New Roman"/>
          <w:sz w:val="24"/>
        </w:rPr>
        <w:t xml:space="preserve"> (Graphical User Interface)</w:t>
      </w:r>
      <w:r>
        <w:rPr>
          <w:rFonts w:ascii="Times New Roman" w:hAnsi="Times New Roman" w:cs="Times New Roman"/>
          <w:sz w:val="24"/>
        </w:rPr>
        <w:t>, the latest version of MNPBEM as of 10/29/2024.</w:t>
      </w:r>
    </w:p>
    <w:p w14:paraId="0E03BB72" w14:textId="77777777" w:rsidR="002D429E" w:rsidRDefault="002D429E" w:rsidP="002D429E">
      <w:pPr>
        <w:pStyle w:val="NoSpacing"/>
        <w:rPr>
          <w:rFonts w:ascii="Times New Roman" w:hAnsi="Times New Roman" w:cs="Times New Roman"/>
          <w:sz w:val="24"/>
        </w:rPr>
      </w:pPr>
    </w:p>
    <w:p w14:paraId="62FC3838" w14:textId="12B0C374" w:rsidR="002418F7" w:rsidRDefault="002418F7" w:rsidP="002D429E">
      <w:pPr>
        <w:pStyle w:val="NoSpacing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*If you </w:t>
      </w:r>
      <w:r w:rsidR="009E7F29">
        <w:rPr>
          <w:rFonts w:ascii="Times New Roman" w:hAnsi="Times New Roman" w:cs="Times New Roman"/>
          <w:sz w:val="24"/>
        </w:rPr>
        <w:t>want to use</w:t>
      </w:r>
      <w:r>
        <w:rPr>
          <w:rFonts w:ascii="Times New Roman" w:hAnsi="Times New Roman" w:cs="Times New Roman"/>
          <w:sz w:val="24"/>
        </w:rPr>
        <w:t xml:space="preserve"> MNPBEM-GUI, the user manual is available under the “help” folder.</w:t>
      </w:r>
    </w:p>
    <w:p w14:paraId="7598CAC1" w14:textId="42F0E30B" w:rsidR="002418F7" w:rsidRDefault="002418F7" w:rsidP="002D429E">
      <w:pPr>
        <w:pStyle w:val="NoSpacing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*In this SOP, BEM simulations are performed </w:t>
      </w:r>
      <w:r w:rsidR="009E7F29">
        <w:rPr>
          <w:rFonts w:ascii="Times New Roman" w:hAnsi="Times New Roman" w:cs="Times New Roman"/>
          <w:sz w:val="24"/>
        </w:rPr>
        <w:t>with</w:t>
      </w:r>
      <w:r w:rsidR="00A41CF0">
        <w:rPr>
          <w:rFonts w:ascii="Times New Roman" w:hAnsi="Times New Roman" w:cs="Times New Roman"/>
          <w:sz w:val="24"/>
        </w:rPr>
        <w:t xml:space="preserve"> </w:t>
      </w:r>
      <w:r w:rsidR="009942E9">
        <w:rPr>
          <w:rFonts w:ascii="Times New Roman" w:hAnsi="Times New Roman" w:cs="Times New Roman"/>
          <w:sz w:val="24"/>
        </w:rPr>
        <w:t>MATLAB</w:t>
      </w:r>
      <w:r w:rsidR="002F63BA">
        <w:rPr>
          <w:rFonts w:ascii="Times New Roman" w:hAnsi="Times New Roman" w:cs="Times New Roman"/>
          <w:sz w:val="24"/>
        </w:rPr>
        <w:t xml:space="preserve"> code </w:t>
      </w:r>
      <w:r w:rsidR="00A41CF0">
        <w:rPr>
          <w:rFonts w:ascii="Times New Roman" w:hAnsi="Times New Roman" w:cs="Times New Roman"/>
          <w:sz w:val="24"/>
        </w:rPr>
        <w:t>under</w:t>
      </w:r>
      <w:r w:rsidR="009E7F29">
        <w:rPr>
          <w:rFonts w:ascii="Times New Roman" w:hAnsi="Times New Roman" w:cs="Times New Roman"/>
          <w:sz w:val="24"/>
        </w:rPr>
        <w:t xml:space="preserve"> MNPBEM17</w:t>
      </w:r>
      <w:r w:rsidR="00144A86">
        <w:rPr>
          <w:rFonts w:ascii="Times New Roman" w:hAnsi="Times New Roman" w:cs="Times New Roman"/>
          <w:sz w:val="24"/>
        </w:rPr>
        <w:t>.</w:t>
      </w:r>
    </w:p>
    <w:p w14:paraId="77A94A1F" w14:textId="5E78FFDA" w:rsidR="00CB35FB" w:rsidRDefault="002418F7" w:rsidP="002D429E">
      <w:pPr>
        <w:pStyle w:val="NoSpacing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 </w:t>
      </w:r>
    </w:p>
    <w:p w14:paraId="018D0EAC" w14:textId="1A70E260" w:rsidR="002D429E" w:rsidRDefault="002D429E" w:rsidP="002D429E">
      <w:pPr>
        <w:pStyle w:val="NoSpacing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lastRenderedPageBreak/>
        <w:t xml:space="preserve">You can </w:t>
      </w:r>
      <w:r w:rsidR="00CB35FB">
        <w:rPr>
          <w:rFonts w:ascii="Times New Roman" w:hAnsi="Times New Roman" w:cs="Times New Roman"/>
          <w:sz w:val="24"/>
        </w:rPr>
        <w:t xml:space="preserve">just copy and paste the following folder to your path. </w:t>
      </w:r>
    </w:p>
    <w:p w14:paraId="792C7993" w14:textId="77777777" w:rsidR="002D429E" w:rsidRDefault="002D429E" w:rsidP="002D429E">
      <w:pPr>
        <w:pStyle w:val="NoSpacing"/>
        <w:rPr>
          <w:rFonts w:ascii="Times New Roman" w:hAnsi="Times New Roman" w:cs="Times New Roman"/>
          <w:sz w:val="24"/>
        </w:rPr>
      </w:pPr>
    </w:p>
    <w:p w14:paraId="3D8ED794" w14:textId="2E42F81C" w:rsidR="002D429E" w:rsidRDefault="002D429E" w:rsidP="002D429E">
      <w:pPr>
        <w:pStyle w:val="NoSpacing"/>
        <w:rPr>
          <w:rFonts w:ascii="Times New Roman" w:hAnsi="Times New Roman" w:cs="Times New Roman"/>
          <w:sz w:val="24"/>
        </w:rPr>
      </w:pPr>
      <w:r w:rsidRPr="002D429E">
        <w:rPr>
          <w:rFonts w:ascii="Times New Roman" w:hAnsi="Times New Roman" w:cs="Times New Roman"/>
          <w:sz w:val="24"/>
        </w:rPr>
        <w:t>\\samba.campuscluster.illinois.edu\illinois-flandes\Katsuya Shiratori\04_codes\MNPBEM</w:t>
      </w:r>
      <w:r>
        <w:rPr>
          <w:rFonts w:ascii="Times New Roman" w:hAnsi="Times New Roman" w:cs="Times New Roman"/>
          <w:sz w:val="24"/>
        </w:rPr>
        <w:t>_GUI</w:t>
      </w:r>
    </w:p>
    <w:p w14:paraId="1E43D267" w14:textId="77777777" w:rsidR="007C4FE6" w:rsidRDefault="007C4FE6" w:rsidP="002D429E">
      <w:pPr>
        <w:pStyle w:val="NoSpacing"/>
        <w:rPr>
          <w:rFonts w:ascii="Times New Roman" w:hAnsi="Times New Roman" w:cs="Times New Roman"/>
          <w:sz w:val="24"/>
        </w:rPr>
      </w:pPr>
    </w:p>
    <w:p w14:paraId="26A04923" w14:textId="5EBB6261" w:rsidR="007C4FE6" w:rsidRDefault="007C4FE6" w:rsidP="002D429E">
      <w:pPr>
        <w:pStyle w:val="NoSpacing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You can also download it from our GitHub repository.</w:t>
      </w:r>
    </w:p>
    <w:p w14:paraId="7155B61E" w14:textId="77777777" w:rsidR="007C4FE6" w:rsidRDefault="007C4FE6" w:rsidP="002D429E">
      <w:pPr>
        <w:pStyle w:val="NoSpacing"/>
        <w:rPr>
          <w:rFonts w:ascii="Times New Roman" w:hAnsi="Times New Roman" w:cs="Times New Roman"/>
          <w:sz w:val="24"/>
        </w:rPr>
      </w:pPr>
    </w:p>
    <w:p w14:paraId="12B6F0D2" w14:textId="09B1D0BC" w:rsidR="007C4FE6" w:rsidRPr="00833FE4" w:rsidRDefault="007C4FE6" w:rsidP="002D429E">
      <w:pPr>
        <w:pStyle w:val="NoSpacing"/>
        <w:rPr>
          <w:rFonts w:ascii="Times New Roman" w:hAnsi="Times New Roman" w:cs="Times New Roman"/>
          <w:sz w:val="24"/>
        </w:rPr>
      </w:pPr>
      <w:r w:rsidRPr="009C0413">
        <w:rPr>
          <w:rFonts w:cs="Times New Roman"/>
        </w:rPr>
        <w:t>https://github.com/Landes</w:t>
      </w:r>
      <w:r>
        <w:rPr>
          <w:rFonts w:cs="Times New Roman"/>
        </w:rPr>
        <w:t>Link</w:t>
      </w:r>
      <w:r w:rsidRPr="009C0413">
        <w:rPr>
          <w:rFonts w:cs="Times New Roman"/>
        </w:rPr>
        <w:t>Lab/</w:t>
      </w:r>
      <w:r>
        <w:rPr>
          <w:rFonts w:cs="Times New Roman"/>
        </w:rPr>
        <w:t>MNPBEM_GUI</w:t>
      </w:r>
    </w:p>
    <w:p w14:paraId="1BFC32B7" w14:textId="17370CC2" w:rsidR="0081307E" w:rsidRDefault="00F65717" w:rsidP="00F65717">
      <w:pPr>
        <w:pStyle w:val="Heading1"/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</w:pPr>
      <w:bookmarkStart w:id="2" w:name="_Toc181461957"/>
      <w:r w:rsidRPr="00F65717"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  <w:t>Simulation Workflow</w:t>
      </w:r>
      <w:bookmarkEnd w:id="2"/>
    </w:p>
    <w:p w14:paraId="7068C269" w14:textId="77777777" w:rsidR="00F528B3" w:rsidRDefault="00F528B3" w:rsidP="00F528B3"/>
    <w:p w14:paraId="476672A3" w14:textId="347D9BBA" w:rsidR="008D1BD0" w:rsidRDefault="008D1BD0" w:rsidP="00F528B3">
      <w:pPr>
        <w:pStyle w:val="NoSpacing"/>
      </w:pPr>
      <w:r>
        <w:t xml:space="preserve">Here, </w:t>
      </w:r>
      <w:r w:rsidR="00BF6F6C">
        <w:t xml:space="preserve">I briefly explain the workflow of MNPBEM using the MATLAB code. </w:t>
      </w:r>
    </w:p>
    <w:p w14:paraId="0BAE36F8" w14:textId="4387AF8C" w:rsidR="00F528B3" w:rsidRPr="00F528B3" w:rsidRDefault="008D1BD0" w:rsidP="00F528B3">
      <w:pPr>
        <w:pStyle w:val="NoSpacing"/>
      </w:pPr>
      <w:r>
        <w:t>For more details, p</w:t>
      </w:r>
      <w:r w:rsidR="00781431">
        <w:t xml:space="preserve">lease read the original papers by </w:t>
      </w:r>
      <w:r w:rsidRPr="0002270A">
        <w:rPr>
          <w:noProof/>
        </w:rPr>
        <w:t>Hohenester</w:t>
      </w:r>
      <w:r>
        <w:rPr>
          <w:noProof/>
        </w:rPr>
        <w:t xml:space="preserve"> </w:t>
      </w:r>
      <w:r w:rsidRPr="008D1BD0">
        <w:rPr>
          <w:i/>
          <w:iCs/>
          <w:noProof/>
        </w:rPr>
        <w:t>et. al</w:t>
      </w:r>
      <w:r>
        <w:t>.</w:t>
      </w:r>
      <w:r>
        <w:fldChar w:fldCharType="begin">
          <w:fldData xml:space="preserve">PEVuZE5vdGU+PENpdGU+PEF1dGhvcj5Ib2hlbmVzdGVyPC9BdXRob3I+PFllYXI+MjAxMjwvWWVh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Ib2hlbmVzdGVyPC9BdXRob3I+PFllYXI+MjAxMjwvWWVh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9942E9">
        <w:rPr>
          <w:noProof/>
          <w:vertAlign w:val="superscript"/>
        </w:rPr>
        <w:t>1, 2</w:t>
      </w:r>
      <w:r>
        <w:fldChar w:fldCharType="end"/>
      </w:r>
      <w:r>
        <w:t xml:space="preserve"> </w:t>
      </w:r>
    </w:p>
    <w:p w14:paraId="774A6273" w14:textId="77777777" w:rsidR="00F65717" w:rsidRDefault="00F65717" w:rsidP="00F65717"/>
    <w:p w14:paraId="7CBBD9D1" w14:textId="77777777" w:rsidR="00073564" w:rsidRDefault="00073564" w:rsidP="00073564">
      <w:pPr>
        <w:pStyle w:val="Heading2"/>
        <w:rPr>
          <w:rFonts w:ascii="Times New Roman" w:hAnsi="Times New Roman" w:cs="Times New Roman"/>
          <w:b/>
          <w:bCs/>
          <w:color w:val="0D0D0D" w:themeColor="text1" w:themeTint="F2"/>
        </w:rPr>
      </w:pPr>
      <w:bookmarkStart w:id="3" w:name="_Toc181461958"/>
      <w:r>
        <w:rPr>
          <w:rFonts w:ascii="Times New Roman" w:hAnsi="Times New Roman" w:cs="Times New Roman"/>
          <w:b/>
          <w:bCs/>
          <w:color w:val="0D0D0D" w:themeColor="text1" w:themeTint="F2"/>
        </w:rPr>
        <w:t>Material Properties</w:t>
      </w:r>
      <w:bookmarkEnd w:id="3"/>
    </w:p>
    <w:p w14:paraId="0A70AD0E" w14:textId="77777777" w:rsidR="00073564" w:rsidRDefault="00073564" w:rsidP="00F65717">
      <w:pPr>
        <w:pStyle w:val="Heading2"/>
        <w:rPr>
          <w:rFonts w:ascii="Times New Roman" w:hAnsi="Times New Roman" w:cs="Times New Roman"/>
          <w:b/>
          <w:bCs/>
          <w:color w:val="0D0D0D" w:themeColor="text1" w:themeTint="F2"/>
        </w:rPr>
      </w:pPr>
    </w:p>
    <w:p w14:paraId="14D64FB0" w14:textId="1300CE9A" w:rsidR="00073564" w:rsidRDefault="00A92494" w:rsidP="00F65717">
      <w:pPr>
        <w:pStyle w:val="Heading2"/>
        <w:rPr>
          <w:rFonts w:ascii="Times New Roman" w:hAnsi="Times New Roman" w:cs="Times New Roman"/>
          <w:b/>
          <w:bCs/>
          <w:color w:val="0D0D0D" w:themeColor="text1" w:themeTint="F2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2102A537" wp14:editId="7D88FC74">
                <wp:simplePos x="0" y="0"/>
                <wp:positionH relativeFrom="column">
                  <wp:posOffset>0</wp:posOffset>
                </wp:positionH>
                <wp:positionV relativeFrom="paragraph">
                  <wp:posOffset>0</wp:posOffset>
                </wp:positionV>
                <wp:extent cx="1828800" cy="1828800"/>
                <wp:effectExtent l="0" t="0" r="0" b="0"/>
                <wp:wrapSquare wrapText="bothSides"/>
                <wp:docPr id="79294941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828800" cy="1828800"/>
                        </a:xfrm>
                        <a:prstGeom prst="rect">
                          <a:avLst/>
                        </a:prstGeom>
                        <a:noFill/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4C547470" w14:textId="77777777" w:rsidR="00A92494" w:rsidRPr="00A92494" w:rsidRDefault="00A92494" w:rsidP="00A92494">
                            <w:pPr>
                              <w:pStyle w:val="Heading2"/>
                              <w:rPr>
                                <w:rFonts w:ascii="Courier New" w:hAnsi="Courier New" w:cs="Courier New"/>
                                <w:b/>
                                <w:bCs/>
                                <w:color w:val="0D0D0D" w:themeColor="text1" w:themeTint="F2"/>
                                <w:sz w:val="20"/>
                                <w:szCs w:val="20"/>
                              </w:rPr>
                            </w:pPr>
                            <w:r w:rsidRPr="00A92494">
                              <w:rPr>
                                <w:rFonts w:ascii="Courier New" w:hAnsi="Courier New" w:cs="Courier New"/>
                                <w:b/>
                                <w:bCs/>
                                <w:color w:val="0D0D0D" w:themeColor="text1" w:themeTint="F2"/>
                                <w:sz w:val="20"/>
                                <w:szCs w:val="20"/>
                              </w:rPr>
                              <w:t xml:space="preserve">% </w:t>
                            </w:r>
                            <w:proofErr w:type="gramStart"/>
                            <w:r w:rsidRPr="00A92494">
                              <w:rPr>
                                <w:rFonts w:ascii="Courier New" w:hAnsi="Courier New" w:cs="Courier New"/>
                                <w:b/>
                                <w:bCs/>
                                <w:color w:val="0D0D0D" w:themeColor="text1" w:themeTint="F2"/>
                                <w:sz w:val="20"/>
                                <w:szCs w:val="20"/>
                              </w:rPr>
                              <w:t>set</w:t>
                            </w:r>
                            <w:proofErr w:type="gramEnd"/>
                            <w:r w:rsidRPr="00A92494">
                              <w:rPr>
                                <w:rFonts w:ascii="Courier New" w:hAnsi="Courier New" w:cs="Courier New"/>
                                <w:b/>
                                <w:bCs/>
                                <w:color w:val="0D0D0D" w:themeColor="text1" w:themeTint="F2"/>
                                <w:sz w:val="20"/>
                                <w:szCs w:val="20"/>
                              </w:rPr>
                              <w:t xml:space="preserve"> dielectric environment</w:t>
                            </w:r>
                          </w:p>
                          <w:p w14:paraId="5F03BB10" w14:textId="77777777" w:rsidR="00A92494" w:rsidRPr="003B1BD2" w:rsidRDefault="00A92494" w:rsidP="003B1BD2">
                            <w:pPr>
                              <w:pStyle w:val="Heading2"/>
                              <w:rPr>
                                <w:rFonts w:ascii="Courier New" w:hAnsi="Courier New" w:cs="Courier New"/>
                                <w:b/>
                                <w:bCs/>
                                <w:color w:val="0D0D0D" w:themeColor="text1" w:themeTint="F2"/>
                                <w:sz w:val="20"/>
                                <w:szCs w:val="20"/>
                              </w:rPr>
                            </w:pPr>
                            <w:proofErr w:type="spellStart"/>
                            <w:r w:rsidRPr="00A92494">
                              <w:rPr>
                                <w:rFonts w:ascii="Courier New" w:hAnsi="Courier New" w:cs="Courier New"/>
                                <w:b/>
                                <w:bCs/>
                                <w:color w:val="0D0D0D" w:themeColor="text1" w:themeTint="F2"/>
                                <w:sz w:val="20"/>
                                <w:szCs w:val="20"/>
                              </w:rPr>
                              <w:t>epstab</w:t>
                            </w:r>
                            <w:proofErr w:type="spellEnd"/>
                            <w:r w:rsidRPr="00A92494">
                              <w:rPr>
                                <w:rFonts w:ascii="Courier New" w:hAnsi="Courier New" w:cs="Courier New"/>
                                <w:b/>
                                <w:bCs/>
                                <w:color w:val="0D0D0D" w:themeColor="text1" w:themeTint="F2"/>
                                <w:sz w:val="20"/>
                                <w:szCs w:val="20"/>
                              </w:rPr>
                              <w:t xml:space="preserve"> = {</w:t>
                            </w:r>
                            <w:proofErr w:type="spellStart"/>
                            <w:proofErr w:type="gramStart"/>
                            <w:r w:rsidRPr="00A92494">
                              <w:rPr>
                                <w:rFonts w:ascii="Courier New" w:hAnsi="Courier New" w:cs="Courier New"/>
                                <w:b/>
                                <w:bCs/>
                                <w:color w:val="0D0D0D" w:themeColor="text1" w:themeTint="F2"/>
                                <w:sz w:val="20"/>
                                <w:szCs w:val="20"/>
                              </w:rPr>
                              <w:t>epsconst</w:t>
                            </w:r>
                            <w:proofErr w:type="spellEnd"/>
                            <w:r w:rsidRPr="00A92494">
                              <w:rPr>
                                <w:rFonts w:ascii="Courier New" w:hAnsi="Courier New" w:cs="Courier New"/>
                                <w:b/>
                                <w:bCs/>
                                <w:color w:val="0D0D0D" w:themeColor="text1" w:themeTint="F2"/>
                                <w:sz w:val="20"/>
                                <w:szCs w:val="20"/>
                              </w:rPr>
                              <w:t>(</w:t>
                            </w:r>
                            <w:proofErr w:type="gramEnd"/>
                            <w:r w:rsidRPr="00A92494">
                              <w:rPr>
                                <w:rFonts w:ascii="Courier New" w:hAnsi="Courier New" w:cs="Courier New"/>
                                <w:b/>
                                <w:bCs/>
                                <w:color w:val="0D0D0D" w:themeColor="text1" w:themeTint="F2"/>
                                <w:sz w:val="20"/>
                                <w:szCs w:val="20"/>
                              </w:rPr>
                              <w:t>1.0), epstable('gold_olmon.dat')};</w:t>
                            </w:r>
                          </w:p>
                        </w:txbxContent>
                      </wps:txbx>
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2102A537" id="_x0000_t202" coordsize="21600,21600" o:spt="202" path="m,l,21600r21600,l21600,xe">
                <v:stroke joinstyle="miter"/>
                <v:path gradientshapeok="t" o:connecttype="rect"/>
              </v:shapetype>
              <v:shape id="Text Box 1" o:spid="_x0000_s1026" type="#_x0000_t202" style="position:absolute;margin-left:0;margin-top:0;width:2in;height:2in;z-index:25165926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" filled="f" strokeweight=".5pt">
                <v:fill o:detectmouseclick="t"/>
                <v:textbox style="mso-fit-shape-to-text:t">
                  <w:txbxContent>
                    <w:p w14:paraId="4C547470" w14:textId="77777777" w:rsidR="00A92494" w:rsidRPr="00A92494" w:rsidRDefault="00A92494" w:rsidP="00A92494">
                      <w:pPr>
                        <w:pStyle w:val="Heading2"/>
                        <w:rPr>
                          <w:rFonts w:ascii="Courier New" w:hAnsi="Courier New" w:cs="Courier New"/>
                          <w:b/>
                          <w:bCs/>
                          <w:color w:val="0D0D0D" w:themeColor="text1" w:themeTint="F2"/>
                          <w:sz w:val="20"/>
                          <w:szCs w:val="20"/>
                        </w:rPr>
                      </w:pPr>
                      <w:r w:rsidRPr="00A92494">
                        <w:rPr>
                          <w:rFonts w:ascii="Courier New" w:hAnsi="Courier New" w:cs="Courier New"/>
                          <w:b/>
                          <w:bCs/>
                          <w:color w:val="0D0D0D" w:themeColor="text1" w:themeTint="F2"/>
                          <w:sz w:val="20"/>
                          <w:szCs w:val="20"/>
                        </w:rPr>
                        <w:t xml:space="preserve">% </w:t>
                      </w:r>
                      <w:proofErr w:type="gramStart"/>
                      <w:r w:rsidRPr="00A92494">
                        <w:rPr>
                          <w:rFonts w:ascii="Courier New" w:hAnsi="Courier New" w:cs="Courier New"/>
                          <w:b/>
                          <w:bCs/>
                          <w:color w:val="0D0D0D" w:themeColor="text1" w:themeTint="F2"/>
                          <w:sz w:val="20"/>
                          <w:szCs w:val="20"/>
                        </w:rPr>
                        <w:t>set</w:t>
                      </w:r>
                      <w:proofErr w:type="gramEnd"/>
                      <w:r w:rsidRPr="00A92494">
                        <w:rPr>
                          <w:rFonts w:ascii="Courier New" w:hAnsi="Courier New" w:cs="Courier New"/>
                          <w:b/>
                          <w:bCs/>
                          <w:color w:val="0D0D0D" w:themeColor="text1" w:themeTint="F2"/>
                          <w:sz w:val="20"/>
                          <w:szCs w:val="20"/>
                        </w:rPr>
                        <w:t xml:space="preserve"> dielectric environment</w:t>
                      </w:r>
                    </w:p>
                    <w:p w14:paraId="5F03BB10" w14:textId="77777777" w:rsidR="00A92494" w:rsidRPr="003B1BD2" w:rsidRDefault="00A92494" w:rsidP="003B1BD2">
                      <w:pPr>
                        <w:pStyle w:val="Heading2"/>
                        <w:rPr>
                          <w:rFonts w:ascii="Courier New" w:hAnsi="Courier New" w:cs="Courier New"/>
                          <w:b/>
                          <w:bCs/>
                          <w:color w:val="0D0D0D" w:themeColor="text1" w:themeTint="F2"/>
                          <w:sz w:val="20"/>
                          <w:szCs w:val="20"/>
                        </w:rPr>
                      </w:pPr>
                      <w:proofErr w:type="spellStart"/>
                      <w:r w:rsidRPr="00A92494">
                        <w:rPr>
                          <w:rFonts w:ascii="Courier New" w:hAnsi="Courier New" w:cs="Courier New"/>
                          <w:b/>
                          <w:bCs/>
                          <w:color w:val="0D0D0D" w:themeColor="text1" w:themeTint="F2"/>
                          <w:sz w:val="20"/>
                          <w:szCs w:val="20"/>
                        </w:rPr>
                        <w:t>epstab</w:t>
                      </w:r>
                      <w:proofErr w:type="spellEnd"/>
                      <w:r w:rsidRPr="00A92494">
                        <w:rPr>
                          <w:rFonts w:ascii="Courier New" w:hAnsi="Courier New" w:cs="Courier New"/>
                          <w:b/>
                          <w:bCs/>
                          <w:color w:val="0D0D0D" w:themeColor="text1" w:themeTint="F2"/>
                          <w:sz w:val="20"/>
                          <w:szCs w:val="20"/>
                        </w:rPr>
                        <w:t xml:space="preserve"> = {</w:t>
                      </w:r>
                      <w:proofErr w:type="spellStart"/>
                      <w:proofErr w:type="gramStart"/>
                      <w:r w:rsidRPr="00A92494">
                        <w:rPr>
                          <w:rFonts w:ascii="Courier New" w:hAnsi="Courier New" w:cs="Courier New"/>
                          <w:b/>
                          <w:bCs/>
                          <w:color w:val="0D0D0D" w:themeColor="text1" w:themeTint="F2"/>
                          <w:sz w:val="20"/>
                          <w:szCs w:val="20"/>
                        </w:rPr>
                        <w:t>epsconst</w:t>
                      </w:r>
                      <w:proofErr w:type="spellEnd"/>
                      <w:r w:rsidRPr="00A92494">
                        <w:rPr>
                          <w:rFonts w:ascii="Courier New" w:hAnsi="Courier New" w:cs="Courier New"/>
                          <w:b/>
                          <w:bCs/>
                          <w:color w:val="0D0D0D" w:themeColor="text1" w:themeTint="F2"/>
                          <w:sz w:val="20"/>
                          <w:szCs w:val="20"/>
                        </w:rPr>
                        <w:t>(</w:t>
                      </w:r>
                      <w:proofErr w:type="gramEnd"/>
                      <w:r w:rsidRPr="00A92494">
                        <w:rPr>
                          <w:rFonts w:ascii="Courier New" w:hAnsi="Courier New" w:cs="Courier New"/>
                          <w:b/>
                          <w:bCs/>
                          <w:color w:val="0D0D0D" w:themeColor="text1" w:themeTint="F2"/>
                          <w:sz w:val="20"/>
                          <w:szCs w:val="20"/>
                        </w:rPr>
                        <w:t>1.0), epstable('gold_olmon.dat')};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0CB563D0" w14:textId="77777777" w:rsidR="00A92494" w:rsidRPr="00A92494" w:rsidRDefault="00A92494" w:rsidP="00A92494"/>
    <w:p w14:paraId="468FF9C4" w14:textId="77777777" w:rsidR="00A92494" w:rsidRDefault="00A92494" w:rsidP="00F65717">
      <w:pPr>
        <w:pStyle w:val="Heading2"/>
        <w:rPr>
          <w:rFonts w:ascii="Times New Roman" w:hAnsi="Times New Roman" w:cs="Times New Roman"/>
          <w:b/>
          <w:bCs/>
          <w:color w:val="0D0D0D" w:themeColor="text1" w:themeTint="F2"/>
        </w:rPr>
      </w:pPr>
      <w:bookmarkStart w:id="4" w:name="_Toc181461959"/>
    </w:p>
    <w:p w14:paraId="385E5ACA" w14:textId="77777777" w:rsidR="00A92494" w:rsidRDefault="00A92494" w:rsidP="00F65717">
      <w:pPr>
        <w:pStyle w:val="Heading2"/>
        <w:rPr>
          <w:rFonts w:ascii="Times New Roman" w:hAnsi="Times New Roman" w:cs="Times New Roman"/>
          <w:b/>
          <w:bCs/>
          <w:color w:val="0D0D0D" w:themeColor="text1" w:themeTint="F2"/>
        </w:rPr>
      </w:pPr>
    </w:p>
    <w:p w14:paraId="21102E32" w14:textId="1C6DB8FC" w:rsidR="00F65717" w:rsidRDefault="00F65717" w:rsidP="00F65717">
      <w:pPr>
        <w:pStyle w:val="Heading2"/>
        <w:rPr>
          <w:rFonts w:ascii="Times New Roman" w:hAnsi="Times New Roman" w:cs="Times New Roman"/>
          <w:b/>
          <w:bCs/>
          <w:color w:val="0D0D0D" w:themeColor="text1" w:themeTint="F2"/>
        </w:rPr>
      </w:pPr>
      <w:r w:rsidRPr="00F65717">
        <w:rPr>
          <w:rFonts w:ascii="Times New Roman" w:hAnsi="Times New Roman" w:cs="Times New Roman"/>
          <w:b/>
          <w:bCs/>
          <w:color w:val="0D0D0D" w:themeColor="text1" w:themeTint="F2"/>
        </w:rPr>
        <w:t>Nanoparticle Geometry</w:t>
      </w:r>
      <w:bookmarkEnd w:id="4"/>
    </w:p>
    <w:p w14:paraId="68E7E58B" w14:textId="77777777" w:rsidR="00F65717" w:rsidRDefault="00F65717" w:rsidP="00F65717"/>
    <w:p w14:paraId="64140EFD" w14:textId="77777777" w:rsidR="00F65717" w:rsidRDefault="00F65717" w:rsidP="00F65717">
      <w:pPr>
        <w:pStyle w:val="NoSpacing"/>
      </w:pPr>
    </w:p>
    <w:p w14:paraId="33ED4A72" w14:textId="64FFBD68" w:rsidR="00F65717" w:rsidRDefault="00F65717" w:rsidP="00F65717">
      <w:pPr>
        <w:pStyle w:val="Heading2"/>
        <w:rPr>
          <w:rFonts w:ascii="Times New Roman" w:hAnsi="Times New Roman" w:cs="Times New Roman"/>
          <w:b/>
          <w:bCs/>
          <w:color w:val="0D0D0D" w:themeColor="text1" w:themeTint="F2"/>
        </w:rPr>
      </w:pPr>
      <w:bookmarkStart w:id="5" w:name="_Toc181461960"/>
      <w:r>
        <w:rPr>
          <w:rFonts w:ascii="Times New Roman" w:hAnsi="Times New Roman" w:cs="Times New Roman"/>
          <w:b/>
          <w:bCs/>
          <w:color w:val="0D0D0D" w:themeColor="text1" w:themeTint="F2"/>
        </w:rPr>
        <w:t>Simulation Parameters</w:t>
      </w:r>
      <w:bookmarkEnd w:id="5"/>
    </w:p>
    <w:p w14:paraId="4FA86AFF" w14:textId="77777777" w:rsidR="00F65717" w:rsidRDefault="00F65717" w:rsidP="00F65717"/>
    <w:p w14:paraId="09131DCA" w14:textId="77777777" w:rsidR="00F65717" w:rsidRDefault="00F65717" w:rsidP="00F65717">
      <w:pPr>
        <w:pStyle w:val="NoSpacing"/>
      </w:pPr>
    </w:p>
    <w:p w14:paraId="53D05C03" w14:textId="011AFF62" w:rsidR="00F65717" w:rsidRDefault="00F65717" w:rsidP="00F65717">
      <w:pPr>
        <w:pStyle w:val="Heading2"/>
        <w:rPr>
          <w:rFonts w:ascii="Times New Roman" w:hAnsi="Times New Roman" w:cs="Times New Roman"/>
          <w:b/>
          <w:bCs/>
          <w:color w:val="0D0D0D" w:themeColor="text1" w:themeTint="F2"/>
        </w:rPr>
      </w:pPr>
      <w:bookmarkStart w:id="6" w:name="_Toc181461961"/>
      <w:r>
        <w:rPr>
          <w:rFonts w:ascii="Times New Roman" w:hAnsi="Times New Roman" w:cs="Times New Roman"/>
          <w:b/>
          <w:bCs/>
          <w:color w:val="0D0D0D" w:themeColor="text1" w:themeTint="F2"/>
        </w:rPr>
        <w:t>Running Simulation</w:t>
      </w:r>
      <w:bookmarkEnd w:id="6"/>
    </w:p>
    <w:p w14:paraId="12E1F6AA" w14:textId="77777777" w:rsidR="00F65717" w:rsidRDefault="00F65717" w:rsidP="00F65717"/>
    <w:p w14:paraId="5D0504AF" w14:textId="324B591E" w:rsidR="001D7585" w:rsidRDefault="001D7585" w:rsidP="00982DE6">
      <w:pPr>
        <w:pStyle w:val="NoSpacing"/>
        <w:rPr>
          <w:rFonts w:ascii="Times New Roman" w:hAnsi="Times New Roman" w:cs="Times New Roman"/>
          <w:sz w:val="24"/>
          <w:u w:val="single"/>
        </w:rPr>
      </w:pPr>
    </w:p>
    <w:p w14:paraId="024523AF" w14:textId="09BF5AA3" w:rsidR="008B2899" w:rsidRPr="00F65717" w:rsidRDefault="00F65717" w:rsidP="00F65717">
      <w:pPr>
        <w:pStyle w:val="Heading1"/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</w:pPr>
      <w:bookmarkStart w:id="7" w:name="_Toc181461962"/>
      <w:r w:rsidRPr="00F65717"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  <w:t xml:space="preserve">Example 1: </w:t>
      </w:r>
      <w:r w:rsidR="00FE6D80" w:rsidRPr="00F65717"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  <w:t>Scattering/Absorption Spectr</w:t>
      </w:r>
      <w:r w:rsidR="00A5340C"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  <w:t>a</w:t>
      </w:r>
      <w:r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  <w:t xml:space="preserve"> of AuNS and AuNR</w:t>
      </w:r>
      <w:bookmarkEnd w:id="7"/>
    </w:p>
    <w:p w14:paraId="0D248778" w14:textId="185F20A4" w:rsidR="00E963BF" w:rsidRDefault="00E963BF" w:rsidP="00982DE6">
      <w:pPr>
        <w:pStyle w:val="NoSpacing"/>
        <w:rPr>
          <w:rFonts w:ascii="Times New Roman" w:hAnsi="Times New Roman" w:cs="Times New Roman"/>
          <w:sz w:val="24"/>
          <w:u w:val="single"/>
        </w:rPr>
      </w:pPr>
    </w:p>
    <w:p w14:paraId="502A2C92" w14:textId="04635828" w:rsidR="00DE57D7" w:rsidRDefault="00DE57D7" w:rsidP="00DE57D7">
      <w:pPr>
        <w:pStyle w:val="NoSpacing"/>
        <w:rPr>
          <w:rFonts w:ascii="Times New Roman" w:hAnsi="Times New Roman" w:cs="Times New Roman"/>
          <w:sz w:val="24"/>
        </w:rPr>
      </w:pPr>
    </w:p>
    <w:p w14:paraId="0C59336B" w14:textId="0D04D850" w:rsidR="00F65717" w:rsidRDefault="00F65717" w:rsidP="00F65717">
      <w:pPr>
        <w:pStyle w:val="Heading1"/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</w:pPr>
      <w:bookmarkStart w:id="8" w:name="_Toc181461963"/>
      <w:r w:rsidRPr="00F65717"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  <w:t xml:space="preserve">Example </w:t>
      </w:r>
      <w:r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  <w:t>2</w:t>
      </w:r>
      <w:r w:rsidRPr="00F65717"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  <w:t xml:space="preserve">: </w:t>
      </w:r>
      <w:r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  <w:t xml:space="preserve">Electric </w:t>
      </w:r>
      <w:r w:rsidR="004C231F"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  <w:t>F</w:t>
      </w:r>
      <w:r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  <w:t>ield</w:t>
      </w:r>
      <w:r w:rsidR="00A5340C"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  <w:t>s</w:t>
      </w:r>
      <w:r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  <w:t xml:space="preserve"> of AuNS and AuNR</w:t>
      </w:r>
      <w:bookmarkEnd w:id="8"/>
    </w:p>
    <w:p w14:paraId="6B890DF9" w14:textId="77777777" w:rsidR="00F65717" w:rsidRDefault="00F65717" w:rsidP="00F65717"/>
    <w:p w14:paraId="41932BF8" w14:textId="77777777" w:rsidR="00F65717" w:rsidRDefault="00F65717" w:rsidP="00F65717">
      <w:pPr>
        <w:pStyle w:val="NoSpacing"/>
      </w:pPr>
    </w:p>
    <w:p w14:paraId="39CC52A6" w14:textId="0DEB3847" w:rsidR="00F65717" w:rsidRDefault="00F65717" w:rsidP="00F65717">
      <w:pPr>
        <w:pStyle w:val="Heading1"/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</w:pPr>
      <w:bookmarkStart w:id="9" w:name="_Toc181461964"/>
      <w:r w:rsidRPr="00F65717"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  <w:t xml:space="preserve">Example </w:t>
      </w:r>
      <w:r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  <w:t>3</w:t>
      </w:r>
      <w:r w:rsidRPr="00F65717"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  <w:t xml:space="preserve">: </w:t>
      </w:r>
      <w:r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  <w:t xml:space="preserve">Charge </w:t>
      </w:r>
      <w:r w:rsidR="004C231F"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  <w:t>D</w:t>
      </w:r>
      <w:r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  <w:t xml:space="preserve">ensity </w:t>
      </w:r>
      <w:r w:rsidR="004C231F"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  <w:t>D</w:t>
      </w:r>
      <w:r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  <w:t>istribution</w:t>
      </w:r>
      <w:r w:rsidR="00A5340C"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  <w:t>s</w:t>
      </w:r>
      <w:r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  <w:t xml:space="preserve"> of AuNS and AuNR</w:t>
      </w:r>
      <w:bookmarkEnd w:id="9"/>
    </w:p>
    <w:p w14:paraId="22863DC5" w14:textId="77777777" w:rsidR="00F65717" w:rsidRDefault="00F65717" w:rsidP="00F65717">
      <w:pPr>
        <w:pStyle w:val="NoSpacing"/>
      </w:pPr>
    </w:p>
    <w:p w14:paraId="3685D26D" w14:textId="77777777" w:rsidR="00AC4EFE" w:rsidRDefault="00AC4EFE" w:rsidP="00F65717">
      <w:pPr>
        <w:pStyle w:val="NoSpacing"/>
      </w:pPr>
    </w:p>
    <w:p w14:paraId="556EA34B" w14:textId="77777777" w:rsidR="00AC4EFE" w:rsidRPr="00F65717" w:rsidRDefault="00AC4EFE" w:rsidP="00F65717">
      <w:pPr>
        <w:pStyle w:val="NoSpacing"/>
      </w:pPr>
    </w:p>
    <w:p w14:paraId="5782157E" w14:textId="0623D0CD" w:rsidR="00F65717" w:rsidRDefault="00F65717" w:rsidP="00F65717">
      <w:pPr>
        <w:pStyle w:val="Heading1"/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</w:pPr>
      <w:bookmarkStart w:id="10" w:name="_Toc181461966"/>
      <w:r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  <w:t>Post-Processing</w:t>
      </w:r>
      <w:bookmarkEnd w:id="10"/>
    </w:p>
    <w:p w14:paraId="347F5C17" w14:textId="77777777" w:rsidR="00F65717" w:rsidRDefault="00F65717" w:rsidP="00F65717">
      <w:pPr>
        <w:pStyle w:val="NoSpacing"/>
      </w:pPr>
    </w:p>
    <w:p w14:paraId="76BECA39" w14:textId="47FD68B4" w:rsidR="00C36992" w:rsidRDefault="00C36992" w:rsidP="00C36992">
      <w:pPr>
        <w:pStyle w:val="Heading2"/>
        <w:rPr>
          <w:rFonts w:ascii="Times New Roman" w:hAnsi="Times New Roman" w:cs="Times New Roman"/>
          <w:b/>
          <w:bCs/>
          <w:color w:val="0D0D0D" w:themeColor="text1" w:themeTint="F2"/>
        </w:rPr>
      </w:pPr>
      <w:bookmarkStart w:id="11" w:name="_Toc181461967"/>
      <w:r>
        <w:rPr>
          <w:rFonts w:ascii="Times New Roman" w:hAnsi="Times New Roman" w:cs="Times New Roman"/>
          <w:b/>
          <w:bCs/>
          <w:color w:val="0D0D0D" w:themeColor="text1" w:themeTint="F2"/>
        </w:rPr>
        <w:t>Result Visualization</w:t>
      </w:r>
      <w:bookmarkEnd w:id="11"/>
    </w:p>
    <w:p w14:paraId="15C6364C" w14:textId="77777777" w:rsidR="00C36992" w:rsidRDefault="00C36992" w:rsidP="00C36992"/>
    <w:p w14:paraId="53B64F2D" w14:textId="77777777" w:rsidR="00C36992" w:rsidRPr="00C36992" w:rsidRDefault="00C36992" w:rsidP="00C36992">
      <w:pPr>
        <w:pStyle w:val="NoSpacing"/>
      </w:pPr>
    </w:p>
    <w:p w14:paraId="29798E2F" w14:textId="6D661D02" w:rsidR="00C36992" w:rsidRDefault="00C36992" w:rsidP="00C36992">
      <w:pPr>
        <w:pStyle w:val="Heading2"/>
        <w:rPr>
          <w:rFonts w:ascii="Times New Roman" w:hAnsi="Times New Roman" w:cs="Times New Roman"/>
          <w:b/>
          <w:bCs/>
          <w:color w:val="0D0D0D" w:themeColor="text1" w:themeTint="F2"/>
        </w:rPr>
      </w:pPr>
      <w:bookmarkStart w:id="12" w:name="_Toc181461968"/>
      <w:r>
        <w:rPr>
          <w:rFonts w:ascii="Times New Roman" w:hAnsi="Times New Roman" w:cs="Times New Roman"/>
          <w:b/>
          <w:bCs/>
          <w:color w:val="0D0D0D" w:themeColor="text1" w:themeTint="F2"/>
        </w:rPr>
        <w:t>Data Interpretation</w:t>
      </w:r>
      <w:bookmarkEnd w:id="12"/>
    </w:p>
    <w:p w14:paraId="418BF60A" w14:textId="77777777" w:rsidR="00C72815" w:rsidRDefault="00C72815" w:rsidP="00DE57D7">
      <w:pPr>
        <w:pStyle w:val="NoSpacing"/>
        <w:rPr>
          <w:rFonts w:ascii="Times New Roman" w:hAnsi="Times New Roman" w:cs="Times New Roman"/>
          <w:sz w:val="24"/>
        </w:rPr>
      </w:pPr>
    </w:p>
    <w:p w14:paraId="000245F2" w14:textId="77777777" w:rsidR="00C93BE0" w:rsidRDefault="00C93BE0" w:rsidP="00C93BE0">
      <w:pPr>
        <w:pStyle w:val="Heading1"/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</w:pPr>
      <w:bookmarkStart w:id="13" w:name="_Toc181461965"/>
      <w:bookmarkStart w:id="14" w:name="_Toc181461969"/>
      <w:r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  <w:t>FDTD Benchmarking</w:t>
      </w:r>
      <w:bookmarkEnd w:id="13"/>
    </w:p>
    <w:p w14:paraId="47B85B8C" w14:textId="77777777" w:rsidR="00C93BE0" w:rsidRDefault="00C93BE0" w:rsidP="007A7EE3">
      <w:pPr>
        <w:pStyle w:val="Heading1"/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</w:pPr>
    </w:p>
    <w:p w14:paraId="3679829E" w14:textId="77777777" w:rsidR="00C93BE0" w:rsidRDefault="00C93BE0" w:rsidP="00C93BE0"/>
    <w:p w14:paraId="587EB898" w14:textId="77777777" w:rsidR="00C93BE0" w:rsidRDefault="00C93BE0" w:rsidP="00C93BE0"/>
    <w:p w14:paraId="4987F657" w14:textId="6E94AB5B" w:rsidR="00C93BE0" w:rsidRPr="00C93BE0" w:rsidRDefault="00C93BE0" w:rsidP="00C93BE0">
      <w:r>
        <w:t>For more details, please find the PowerPoint slides titled “FDTD_benchmark.ppt” in the MNPBEM_GUI folder.</w:t>
      </w:r>
    </w:p>
    <w:p w14:paraId="09EC2E2E" w14:textId="069CD444" w:rsidR="001B7938" w:rsidRPr="007A7EE3" w:rsidRDefault="00C72815" w:rsidP="007A7EE3">
      <w:pPr>
        <w:pStyle w:val="Heading1"/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</w:pPr>
      <w:r w:rsidRPr="007A7EE3"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  <w:t xml:space="preserve">Common </w:t>
      </w:r>
      <w:r w:rsidR="00706B61" w:rsidRPr="007A7EE3"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  <w:t>Troubleshoot</w:t>
      </w:r>
      <w:r w:rsidR="00E963BF" w:rsidRPr="007A7EE3"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  <w:t>ing</w:t>
      </w:r>
      <w:bookmarkEnd w:id="14"/>
    </w:p>
    <w:p w14:paraId="15410167" w14:textId="77777777" w:rsidR="007509AC" w:rsidRDefault="007509AC" w:rsidP="00833FE4">
      <w:pPr>
        <w:pStyle w:val="NoSpacing"/>
        <w:rPr>
          <w:rFonts w:ascii="Times New Roman" w:hAnsi="Times New Roman" w:cs="Times New Roman"/>
          <w:b/>
          <w:sz w:val="24"/>
          <w:u w:val="single"/>
        </w:rPr>
      </w:pPr>
    </w:p>
    <w:p w14:paraId="17A074ED" w14:textId="2A9414F3" w:rsidR="0074121B" w:rsidRPr="0074121B" w:rsidRDefault="0074121B" w:rsidP="0074121B">
      <w:pPr>
        <w:pStyle w:val="Heading2"/>
        <w:rPr>
          <w:rFonts w:ascii="Times New Roman" w:hAnsi="Times New Roman" w:cs="Times New Roman"/>
          <w:b/>
          <w:bCs/>
          <w:color w:val="0D0D0D" w:themeColor="text1" w:themeTint="F2"/>
        </w:rPr>
      </w:pPr>
      <w:bookmarkStart w:id="15" w:name="_Toc181461970"/>
      <w:r>
        <w:rPr>
          <w:rFonts w:ascii="Times New Roman" w:hAnsi="Times New Roman" w:cs="Times New Roman"/>
          <w:b/>
          <w:bCs/>
          <w:color w:val="0D0D0D" w:themeColor="text1" w:themeTint="F2"/>
        </w:rPr>
        <w:t>Import New Dielectric Material</w:t>
      </w:r>
      <w:bookmarkEnd w:id="15"/>
    </w:p>
    <w:p w14:paraId="33391F06" w14:textId="77777777" w:rsidR="0074121B" w:rsidRDefault="0074121B" w:rsidP="003503F8">
      <w:pPr>
        <w:pStyle w:val="NoSpacing"/>
        <w:ind w:left="720" w:hanging="720"/>
        <w:rPr>
          <w:rFonts w:ascii="Times New Roman" w:hAnsi="Times New Roman" w:cs="Times New Roman"/>
          <w:bCs/>
          <w:sz w:val="24"/>
        </w:rPr>
      </w:pPr>
    </w:p>
    <w:p w14:paraId="19C51BD1" w14:textId="5E9C2D6C" w:rsidR="006832A8" w:rsidRDefault="006832A8" w:rsidP="006832A8">
      <w:pPr>
        <w:pStyle w:val="NoSpacing"/>
        <w:numPr>
          <w:ilvl w:val="0"/>
          <w:numId w:val="7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Obtain the tabulated dielectric data in a text file from</w:t>
      </w:r>
      <w:r w:rsidR="009272E6">
        <w:rPr>
          <w:rFonts w:ascii="Times New Roman" w:hAnsi="Times New Roman" w:cs="Times New Roman"/>
          <w:sz w:val="24"/>
        </w:rPr>
        <w:t xml:space="preserve"> resources like</w:t>
      </w:r>
      <w:r>
        <w:rPr>
          <w:rFonts w:ascii="Times New Roman" w:hAnsi="Times New Roman" w:cs="Times New Roman"/>
          <w:sz w:val="24"/>
        </w:rPr>
        <w:t xml:space="preserve"> RefractiveIndex.Info (</w:t>
      </w:r>
      <w:hyperlink r:id="rId7" w:history="1">
        <w:r w:rsidRPr="00F478AD">
          <w:rPr>
            <w:rStyle w:val="Hyperlink"/>
          </w:rPr>
          <w:t>https://refractiveindex.info/</w:t>
        </w:r>
      </w:hyperlink>
      <w:r>
        <w:rPr>
          <w:rFonts w:ascii="Times New Roman" w:hAnsi="Times New Roman" w:cs="Times New Roman"/>
          <w:sz w:val="24"/>
        </w:rPr>
        <w:t>).</w:t>
      </w:r>
    </w:p>
    <w:p w14:paraId="718287E5" w14:textId="0CD67830" w:rsidR="00AB2C33" w:rsidRPr="006832A8" w:rsidRDefault="00AB2C33" w:rsidP="006832A8">
      <w:pPr>
        <w:pStyle w:val="NoSpacing"/>
        <w:numPr>
          <w:ilvl w:val="0"/>
          <w:numId w:val="7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Go to the folder MNPBEM17 &gt; Material.</w:t>
      </w:r>
    </w:p>
    <w:p w14:paraId="39C8D141" w14:textId="47D84E4B" w:rsidR="006832A8" w:rsidRDefault="006832A8" w:rsidP="006832A8">
      <w:pPr>
        <w:pStyle w:val="NoSpacing"/>
        <w:numPr>
          <w:ilvl w:val="0"/>
          <w:numId w:val="7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Run “txt2dat.m” to convert to a dat file. For example, the new gold dielectric function by Olmon</w:t>
      </w:r>
      <w:r>
        <w:rPr>
          <w:rFonts w:ascii="Times New Roman" w:hAnsi="Times New Roman" w:cs="Times New Roman"/>
          <w:sz w:val="24"/>
        </w:rPr>
        <w:fldChar w:fldCharType="begin"/>
      </w:r>
      <w:r>
        <w:rPr>
          <w:rFonts w:ascii="Times New Roman" w:hAnsi="Times New Roman" w:cs="Times New Roman"/>
          <w:sz w:val="24"/>
        </w:rPr>
        <w:instrText xml:space="preserve"> ADDIN EN.CITE &lt;EndNote&gt;&lt;Cite&gt;&lt;Author&gt;Olmon&lt;/Author&gt;&lt;Year&gt;2012&lt;/Year&gt;&lt;RecNum&gt;895&lt;/RecNum&gt;&lt;DisplayText&gt;&lt;style face="superscript"&gt;3&lt;/style&gt;&lt;/DisplayText&gt;&lt;record&gt;&lt;rec-number&gt;895&lt;/rec-number&gt;&lt;foreign-keys&gt;&lt;key app="EN" db-id="v50txptxkrvsd3ex9x2p09dupft2wdsae9pt" timestamp="1706203212" guid="325bc170-ebcf-4e49-bfa4-0c27dd507239"&gt;895&lt;/key&gt;&lt;/foreign-keys&gt;&lt;ref-type name="Journal Article"&gt;17&lt;/ref-type&gt;&lt;contributors&gt;&lt;authors&gt;&lt;author&gt;Olmon, Robert L.&lt;/author&gt;&lt;author&gt;Slovick, Brian&lt;/author&gt;&lt;author&gt;Johnson, Timothy W.&lt;/author&gt;&lt;author&gt;Shelton, David&lt;/author&gt;&lt;author&gt;Oh, Sang-Hyun&lt;/author&gt;&lt;author&gt;Boreman, Glenn D.&lt;/author&gt;&lt;author&gt;Raschke, Markus B.&lt;/author&gt;&lt;/authors&gt;&lt;/contributors&gt;&lt;titles&gt;&lt;title&gt;Optical dielectric function of gold&lt;/title&gt;&lt;secondary-title&gt;Physical Review B&lt;/secondary-title&gt;&lt;/titles&gt;&lt;periodical&gt;&lt;full-title&gt;Physical Review B&lt;/full-title&gt;&lt;abbr-1&gt;Phys. Rev. B&lt;/abbr-1&gt;&lt;/periodical&gt;&lt;pages&gt;1-14&lt;/pages&gt;&lt;volume&gt;86&lt;/volume&gt;&lt;number&gt;23&lt;/number&gt;&lt;dates&gt;&lt;year&gt;2012&lt;/year&gt;&lt;pub-dates&gt;&lt;date&gt;2012-12-28&lt;/date&gt;&lt;/pub-dates&gt;&lt;/dates&gt;&lt;publisher&gt;American Physical Society (APS)&lt;/publisher&gt;&lt;isbn&gt;1098-0121&lt;/isbn&gt;&lt;urls&gt;&lt;/urls&gt;&lt;electronic-resource-num&gt;10.1103/physrevb.86.235147&lt;/electronic-resource-num&gt;&lt;access-date&gt;2022-10-06T16:09:03&lt;/access-date&gt;&lt;/record&gt;&lt;/Cite&gt;&lt;/EndNote&gt;</w:instrText>
      </w:r>
      <w:r>
        <w:rPr>
          <w:rFonts w:ascii="Times New Roman" w:hAnsi="Times New Roman" w:cs="Times New Roman"/>
          <w:sz w:val="24"/>
        </w:rPr>
        <w:fldChar w:fldCharType="separate"/>
      </w:r>
      <w:r w:rsidRPr="006832A8">
        <w:rPr>
          <w:rFonts w:ascii="Times New Roman" w:hAnsi="Times New Roman" w:cs="Times New Roman"/>
          <w:noProof/>
          <w:sz w:val="24"/>
          <w:vertAlign w:val="superscript"/>
        </w:rPr>
        <w:t>3</w:t>
      </w:r>
      <w:r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</w:rPr>
        <w:t xml:space="preserve"> titled as “Au_dielectric_function_olmon_2012.txt” is converted to “gold_olmon.dat”. Please pay attention to the output unit (eV).   </w:t>
      </w:r>
    </w:p>
    <w:p w14:paraId="68108A85" w14:textId="36C1697A" w:rsidR="006832A8" w:rsidRDefault="006832A8" w:rsidP="006832A8">
      <w:pPr>
        <w:pStyle w:val="NoSpacing"/>
        <w:numPr>
          <w:ilvl w:val="0"/>
          <w:numId w:val="7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Converted dat file should be in the folder “@epstable”.</w:t>
      </w:r>
    </w:p>
    <w:p w14:paraId="3769B119" w14:textId="1E967A88" w:rsidR="006832A8" w:rsidRDefault="00192817" w:rsidP="006832A8">
      <w:pPr>
        <w:pStyle w:val="NoSpacing"/>
        <w:numPr>
          <w:ilvl w:val="0"/>
          <w:numId w:val="7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Check if the output is reasonable with other sources </w:t>
      </w:r>
      <w:r w:rsidR="002C17B0">
        <w:rPr>
          <w:rFonts w:ascii="Times New Roman" w:hAnsi="Times New Roman" w:cs="Times New Roman"/>
          <w:sz w:val="24"/>
        </w:rPr>
        <w:t xml:space="preserve">like similar dielectric functions and reported values. </w:t>
      </w:r>
    </w:p>
    <w:p w14:paraId="0C0EBB3F" w14:textId="77777777" w:rsidR="0074121B" w:rsidRDefault="0074121B" w:rsidP="00833FE4">
      <w:pPr>
        <w:pStyle w:val="NoSpacing"/>
        <w:ind w:left="720" w:hanging="720"/>
        <w:rPr>
          <w:rFonts w:ascii="Times New Roman" w:hAnsi="Times New Roman" w:cs="Times New Roman"/>
          <w:bCs/>
          <w:sz w:val="24"/>
        </w:rPr>
      </w:pPr>
    </w:p>
    <w:p w14:paraId="44158AE0" w14:textId="3FB445F7" w:rsidR="0074121B" w:rsidRDefault="00E6227E" w:rsidP="0074121B">
      <w:pPr>
        <w:pStyle w:val="Heading2"/>
        <w:rPr>
          <w:rFonts w:ascii="Times New Roman" w:hAnsi="Times New Roman" w:cs="Times New Roman"/>
          <w:b/>
          <w:bCs/>
          <w:color w:val="0D0D0D" w:themeColor="text1" w:themeTint="F2"/>
        </w:rPr>
      </w:pPr>
      <w:bookmarkStart w:id="16" w:name="_Toc181461971"/>
      <w:r>
        <w:rPr>
          <w:rFonts w:ascii="Times New Roman" w:hAnsi="Times New Roman" w:cs="Times New Roman"/>
          <w:b/>
          <w:bCs/>
          <w:color w:val="0D0D0D" w:themeColor="text1" w:themeTint="F2"/>
        </w:rPr>
        <w:t>Case of</w:t>
      </w:r>
      <w:r w:rsidR="0078470C">
        <w:rPr>
          <w:rFonts w:ascii="Times New Roman" w:hAnsi="Times New Roman" w:cs="Times New Roman"/>
          <w:b/>
          <w:bCs/>
          <w:color w:val="0D0D0D" w:themeColor="text1" w:themeTint="F2"/>
        </w:rPr>
        <w:t xml:space="preserve"> </w:t>
      </w:r>
      <w:r w:rsidR="0074121B">
        <w:rPr>
          <w:rFonts w:ascii="Times New Roman" w:hAnsi="Times New Roman" w:cs="Times New Roman"/>
          <w:b/>
          <w:bCs/>
          <w:color w:val="0D0D0D" w:themeColor="text1" w:themeTint="F2"/>
        </w:rPr>
        <w:t xml:space="preserve">Unpolarized </w:t>
      </w:r>
      <w:r w:rsidR="00401A40">
        <w:rPr>
          <w:rFonts w:ascii="Times New Roman" w:hAnsi="Times New Roman" w:cs="Times New Roman"/>
          <w:b/>
          <w:bCs/>
          <w:color w:val="0D0D0D" w:themeColor="text1" w:themeTint="F2"/>
        </w:rPr>
        <w:t>Light</w:t>
      </w:r>
      <w:bookmarkEnd w:id="16"/>
    </w:p>
    <w:p w14:paraId="72B4BBF1" w14:textId="77777777" w:rsidR="002C17B0" w:rsidRDefault="002C17B0" w:rsidP="002C17B0"/>
    <w:p w14:paraId="3027CFBD" w14:textId="660AFC00" w:rsidR="002C17B0" w:rsidRDefault="00401A40" w:rsidP="002C17B0">
      <w:pPr>
        <w:pStyle w:val="NoSpacing"/>
        <w:numPr>
          <w:ilvl w:val="0"/>
          <w:numId w:val="8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Combine the simulated results from two orthogonal polarizations</w:t>
      </w:r>
      <w:r w:rsidR="0036673F">
        <w:rPr>
          <w:rFonts w:ascii="Times New Roman" w:hAnsi="Times New Roman" w:cs="Times New Roman"/>
          <w:sz w:val="24"/>
        </w:rPr>
        <w:t>,</w:t>
      </w:r>
      <w:r>
        <w:rPr>
          <w:rFonts w:ascii="Times New Roman" w:hAnsi="Times New Roman" w:cs="Times New Roman"/>
          <w:sz w:val="24"/>
        </w:rPr>
        <w:t xml:space="preserve"> one polarization and another rotated by 90 degrees</w:t>
      </w:r>
      <w:r w:rsidR="0036673F">
        <w:rPr>
          <w:rFonts w:ascii="Times New Roman" w:hAnsi="Times New Roman" w:cs="Times New Roman"/>
          <w:sz w:val="24"/>
        </w:rPr>
        <w:t>,</w:t>
      </w:r>
      <w:r>
        <w:rPr>
          <w:rFonts w:ascii="Times New Roman" w:hAnsi="Times New Roman" w:cs="Times New Roman"/>
          <w:sz w:val="24"/>
        </w:rPr>
        <w:t xml:space="preserve"> to simulate the interaction with unpolarized light.</w:t>
      </w:r>
    </w:p>
    <w:p w14:paraId="5BB346D9" w14:textId="5A9A6B1B" w:rsidR="00AB2C33" w:rsidRPr="006832A8" w:rsidRDefault="00AB2C33" w:rsidP="002C17B0">
      <w:pPr>
        <w:pStyle w:val="NoSpacing"/>
        <w:numPr>
          <w:ilvl w:val="0"/>
          <w:numId w:val="8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Go to the folder MNPBEM17 &gt;</w:t>
      </w:r>
      <w:r w:rsidR="0060663A">
        <w:rPr>
          <w:rFonts w:ascii="Times New Roman" w:hAnsi="Times New Roman" w:cs="Times New Roman"/>
          <w:sz w:val="24"/>
        </w:rPr>
        <w:t xml:space="preserve"> Examples &gt; unpolarized_light</w:t>
      </w:r>
    </w:p>
    <w:p w14:paraId="025952C4" w14:textId="796EE984" w:rsidR="002C17B0" w:rsidRDefault="002C17B0" w:rsidP="002C17B0">
      <w:pPr>
        <w:pStyle w:val="NoSpacing"/>
        <w:numPr>
          <w:ilvl w:val="0"/>
          <w:numId w:val="8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Run “</w:t>
      </w:r>
      <w:r w:rsidR="0002270A">
        <w:rPr>
          <w:rFonts w:ascii="Times New Roman" w:hAnsi="Times New Roman" w:cs="Times New Roman"/>
          <w:sz w:val="24"/>
        </w:rPr>
        <w:t>combine</w:t>
      </w:r>
      <w:r>
        <w:rPr>
          <w:rFonts w:ascii="Times New Roman" w:hAnsi="Times New Roman" w:cs="Times New Roman"/>
          <w:sz w:val="24"/>
        </w:rPr>
        <w:t>2</w:t>
      </w:r>
      <w:r w:rsidR="0002270A">
        <w:rPr>
          <w:rFonts w:ascii="Times New Roman" w:hAnsi="Times New Roman" w:cs="Times New Roman"/>
          <w:sz w:val="24"/>
        </w:rPr>
        <w:t>unpolarized</w:t>
      </w:r>
      <w:r>
        <w:rPr>
          <w:rFonts w:ascii="Times New Roman" w:hAnsi="Times New Roman" w:cs="Times New Roman"/>
          <w:sz w:val="24"/>
        </w:rPr>
        <w:t xml:space="preserve">.m” </w:t>
      </w:r>
      <w:r w:rsidR="0002270A">
        <w:rPr>
          <w:rFonts w:ascii="Times New Roman" w:hAnsi="Times New Roman" w:cs="Times New Roman"/>
          <w:sz w:val="24"/>
        </w:rPr>
        <w:t>while uploading those two simulated results</w:t>
      </w:r>
      <w:r>
        <w:rPr>
          <w:rFonts w:ascii="Times New Roman" w:hAnsi="Times New Roman" w:cs="Times New Roman"/>
          <w:sz w:val="24"/>
        </w:rPr>
        <w:t>.</w:t>
      </w:r>
    </w:p>
    <w:p w14:paraId="197698F1" w14:textId="652F5A3D" w:rsidR="0074121B" w:rsidRPr="002C17B0" w:rsidRDefault="002C17B0" w:rsidP="002C17B0">
      <w:pPr>
        <w:pStyle w:val="NoSpacing"/>
        <w:numPr>
          <w:ilvl w:val="0"/>
          <w:numId w:val="8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Check if the output is reasonable with other sources like similar dielectric functions and reported values. </w:t>
      </w:r>
    </w:p>
    <w:p w14:paraId="455441A9" w14:textId="77777777" w:rsidR="009942E9" w:rsidRPr="007A7EE3" w:rsidRDefault="009942E9" w:rsidP="009942E9">
      <w:pPr>
        <w:pStyle w:val="Heading1"/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</w:pPr>
      <w:bookmarkStart w:id="17" w:name="_Toc181461972"/>
      <w:r w:rsidRPr="007A7EE3"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  <w:t>Updates</w:t>
      </w:r>
      <w:bookmarkEnd w:id="17"/>
      <w:r w:rsidRPr="007A7EE3"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  <w:t xml:space="preserve"> </w:t>
      </w:r>
    </w:p>
    <w:p w14:paraId="4C67C5BD" w14:textId="77777777" w:rsidR="009942E9" w:rsidRDefault="009942E9" w:rsidP="009942E9">
      <w:pPr>
        <w:pStyle w:val="NoSpacing"/>
        <w:rPr>
          <w:rFonts w:ascii="Times New Roman" w:hAnsi="Times New Roman" w:cs="Times New Roman"/>
        </w:rPr>
      </w:pPr>
    </w:p>
    <w:p w14:paraId="2B8FC3B8" w14:textId="078D9BBC" w:rsidR="009942E9" w:rsidRPr="00F466AD" w:rsidRDefault="009942E9" w:rsidP="00F466AD">
      <w:pPr>
        <w:pStyle w:val="NoSpacing"/>
        <w:rPr>
          <w:rFonts w:ascii="Times New Roman" w:hAnsi="Times New Roman" w:cs="Times New Roman"/>
        </w:rPr>
      </w:pPr>
      <w:r w:rsidRPr="00DB79FC">
        <w:rPr>
          <w:rFonts w:ascii="Times New Roman" w:hAnsi="Times New Roman" w:cs="Times New Roman"/>
        </w:rPr>
        <w:t>Version 1.0 Notes</w:t>
      </w:r>
      <w:r>
        <w:rPr>
          <w:rFonts w:ascii="Times New Roman" w:hAnsi="Times New Roman" w:cs="Times New Roman"/>
        </w:rPr>
        <w:t xml:space="preserve">: </w:t>
      </w:r>
      <w:r w:rsidRPr="00DB79FC">
        <w:rPr>
          <w:rFonts w:ascii="Times New Roman" w:hAnsi="Times New Roman" w:cs="Times New Roman"/>
        </w:rPr>
        <w:t xml:space="preserve">First iteration of SOP </w:t>
      </w:r>
      <w:r>
        <w:rPr>
          <w:rFonts w:ascii="Times New Roman" w:hAnsi="Times New Roman" w:cs="Times New Roman"/>
        </w:rPr>
        <w:t>by Katsuya Shiratori</w:t>
      </w:r>
      <w:r w:rsidRPr="00DB79FC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(</w:t>
      </w:r>
      <w:hyperlink r:id="rId8" w:history="1">
        <w:r w:rsidRPr="003F02F4">
          <w:rPr>
            <w:rStyle w:val="Hyperlink"/>
            <w:rFonts w:ascii="Times New Roman" w:hAnsi="Times New Roman" w:cs="Times New Roman"/>
          </w:rPr>
          <w:t>katsuya2@illinois.edu</w:t>
        </w:r>
      </w:hyperlink>
      <w:r>
        <w:rPr>
          <w:rFonts w:ascii="Times New Roman" w:hAnsi="Times New Roman" w:cs="Times New Roman"/>
        </w:rPr>
        <w:t>)</w:t>
      </w:r>
    </w:p>
    <w:p w14:paraId="4F59ADDF" w14:textId="2D7C8B60" w:rsidR="002860AD" w:rsidRPr="007A7EE3" w:rsidRDefault="00C72815" w:rsidP="007A7EE3">
      <w:pPr>
        <w:pStyle w:val="Heading1"/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</w:pPr>
      <w:bookmarkStart w:id="18" w:name="_Toc181461973"/>
      <w:r w:rsidRPr="007A7EE3"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  <w:t>References and Resources</w:t>
      </w:r>
      <w:bookmarkEnd w:id="18"/>
    </w:p>
    <w:p w14:paraId="497B6019" w14:textId="77777777" w:rsidR="009942E9" w:rsidRDefault="009942E9" w:rsidP="009942E9">
      <w:pPr>
        <w:pStyle w:val="NoSpacing"/>
        <w:rPr>
          <w:rFonts w:ascii="Times New Roman" w:hAnsi="Times New Roman" w:cs="Times New Roman"/>
          <w:bCs/>
          <w:sz w:val="24"/>
        </w:rPr>
      </w:pPr>
    </w:p>
    <w:p w14:paraId="4C199B64" w14:textId="77777777" w:rsidR="008D1BD0" w:rsidRPr="008D1BD0" w:rsidRDefault="009942E9" w:rsidP="008D1BD0">
      <w:pPr>
        <w:pStyle w:val="EndNoteBibliography"/>
      </w:pPr>
      <w:r>
        <w:rPr>
          <w:rFonts w:ascii="Times New Roman" w:hAnsi="Times New Roman" w:cs="Times New Roman"/>
          <w:bCs/>
          <w:sz w:val="24"/>
        </w:rPr>
        <w:fldChar w:fldCharType="begin"/>
      </w:r>
      <w:r>
        <w:rPr>
          <w:rFonts w:ascii="Times New Roman" w:hAnsi="Times New Roman" w:cs="Times New Roman"/>
          <w:bCs/>
          <w:sz w:val="24"/>
        </w:rPr>
        <w:instrText xml:space="preserve"> ADDIN EN.REFLIST </w:instrText>
      </w:r>
      <w:r>
        <w:rPr>
          <w:rFonts w:ascii="Times New Roman" w:hAnsi="Times New Roman" w:cs="Times New Roman"/>
          <w:bCs/>
          <w:sz w:val="24"/>
        </w:rPr>
        <w:fldChar w:fldCharType="separate"/>
      </w:r>
      <w:r w:rsidR="008D1BD0" w:rsidRPr="008D1BD0">
        <w:t xml:space="preserve">(1) Hohenester, U.; Trugler, A. MNPBEM - A Matlab toolbox for the simulation of plasmonic nanoparticles. </w:t>
      </w:r>
      <w:r w:rsidR="008D1BD0" w:rsidRPr="008D1BD0">
        <w:rPr>
          <w:i/>
        </w:rPr>
        <w:t xml:space="preserve">Comput. Phys. Commun. </w:t>
      </w:r>
      <w:r w:rsidR="008D1BD0" w:rsidRPr="008D1BD0">
        <w:rPr>
          <w:b/>
        </w:rPr>
        <w:t>2012</w:t>
      </w:r>
      <w:r w:rsidR="008D1BD0" w:rsidRPr="008D1BD0">
        <w:t xml:space="preserve">, </w:t>
      </w:r>
      <w:r w:rsidR="008D1BD0" w:rsidRPr="008D1BD0">
        <w:rPr>
          <w:i/>
        </w:rPr>
        <w:t>183</w:t>
      </w:r>
      <w:r w:rsidR="008D1BD0" w:rsidRPr="008D1BD0">
        <w:t xml:space="preserve"> (2), 370-381. DOI: 10.1016/j.cpc.2011.09.009.</w:t>
      </w:r>
    </w:p>
    <w:p w14:paraId="2F2BE112" w14:textId="77777777" w:rsidR="008D1BD0" w:rsidRPr="008D1BD0" w:rsidRDefault="008D1BD0" w:rsidP="008D1BD0">
      <w:pPr>
        <w:pStyle w:val="EndNoteBibliography"/>
      </w:pPr>
      <w:r w:rsidRPr="008D1BD0">
        <w:t xml:space="preserve">(2) Waxenegger, J.; Trügler, A.; Hohenester, U. Plasmonics simulations with the MNPBEM toolbox: Consideration of substrates and layer structures. </w:t>
      </w:r>
      <w:r w:rsidRPr="008D1BD0">
        <w:rPr>
          <w:i/>
        </w:rPr>
        <w:t xml:space="preserve">Comput. Phys. Commun. </w:t>
      </w:r>
      <w:r w:rsidRPr="008D1BD0">
        <w:rPr>
          <w:b/>
        </w:rPr>
        <w:t>2015</w:t>
      </w:r>
      <w:r w:rsidRPr="008D1BD0">
        <w:t xml:space="preserve">, </w:t>
      </w:r>
      <w:r w:rsidRPr="008D1BD0">
        <w:rPr>
          <w:i/>
        </w:rPr>
        <w:t>193</w:t>
      </w:r>
      <w:r w:rsidRPr="008D1BD0">
        <w:t>, 138-150. DOI: 10.1016/j.cpc.2015.03.023 (acccessed 2023-05-09T19:31:28).</w:t>
      </w:r>
    </w:p>
    <w:p w14:paraId="5258722A" w14:textId="77777777" w:rsidR="008D1BD0" w:rsidRPr="008D1BD0" w:rsidRDefault="008D1BD0" w:rsidP="008D1BD0">
      <w:pPr>
        <w:pStyle w:val="EndNoteBibliography"/>
      </w:pPr>
      <w:r w:rsidRPr="008D1BD0">
        <w:lastRenderedPageBreak/>
        <w:t xml:space="preserve">(3) Olmon, R. L.; Slovick, B.; Johnson, T. W.; Shelton, D.; Oh, S.-H.; Boreman, G. D.; Raschke, M. B. Optical dielectric function of gold. </w:t>
      </w:r>
      <w:r w:rsidRPr="008D1BD0">
        <w:rPr>
          <w:i/>
        </w:rPr>
        <w:t xml:space="preserve">Phys. Rev. B </w:t>
      </w:r>
      <w:r w:rsidRPr="008D1BD0">
        <w:rPr>
          <w:b/>
        </w:rPr>
        <w:t>2012</w:t>
      </w:r>
      <w:r w:rsidRPr="008D1BD0">
        <w:t xml:space="preserve">, </w:t>
      </w:r>
      <w:r w:rsidRPr="008D1BD0">
        <w:rPr>
          <w:i/>
        </w:rPr>
        <w:t>86</w:t>
      </w:r>
      <w:r w:rsidRPr="008D1BD0">
        <w:t xml:space="preserve"> (23), 1-14. DOI: 10.1103/physrevb.86.235147 (acccessed 2022-10-06T16:09:03).</w:t>
      </w:r>
    </w:p>
    <w:p w14:paraId="3480E18D" w14:textId="08B2E719" w:rsidR="002860AD" w:rsidRDefault="009942E9" w:rsidP="003503F8">
      <w:pPr>
        <w:pStyle w:val="NoSpacing"/>
        <w:ind w:left="720" w:hanging="720"/>
        <w:rPr>
          <w:rFonts w:ascii="Times New Roman" w:hAnsi="Times New Roman" w:cs="Times New Roman"/>
          <w:bCs/>
          <w:sz w:val="24"/>
        </w:rPr>
      </w:pPr>
      <w:r>
        <w:rPr>
          <w:rFonts w:ascii="Times New Roman" w:hAnsi="Times New Roman" w:cs="Times New Roman"/>
          <w:bCs/>
          <w:sz w:val="24"/>
        </w:rPr>
        <w:fldChar w:fldCharType="end"/>
      </w:r>
    </w:p>
    <w:sectPr w:rsidR="002860A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BB71F7E"/>
    <w:multiLevelType w:val="hybridMultilevel"/>
    <w:tmpl w:val="ADFAD3C0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0181A8B"/>
    <w:multiLevelType w:val="hybridMultilevel"/>
    <w:tmpl w:val="ADFAD3C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2717589"/>
    <w:multiLevelType w:val="hybridMultilevel"/>
    <w:tmpl w:val="3020ADEA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FFFFFFFF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4B841AD"/>
    <w:multiLevelType w:val="hybridMultilevel"/>
    <w:tmpl w:val="ADFAD3C0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81D23BE"/>
    <w:multiLevelType w:val="hybridMultilevel"/>
    <w:tmpl w:val="3020ADEA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FFFFFFFF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89D3635"/>
    <w:multiLevelType w:val="hybridMultilevel"/>
    <w:tmpl w:val="F0CEB32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66170D3"/>
    <w:multiLevelType w:val="hybridMultilevel"/>
    <w:tmpl w:val="3020ADEA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FFFFFFFF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AEB5586"/>
    <w:multiLevelType w:val="hybridMultilevel"/>
    <w:tmpl w:val="3020ADEA"/>
    <w:lvl w:ilvl="0" w:tplc="5BC2BD74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585965688">
    <w:abstractNumId w:val="1"/>
  </w:num>
  <w:num w:numId="2" w16cid:durableId="1202935370">
    <w:abstractNumId w:val="7"/>
  </w:num>
  <w:num w:numId="3" w16cid:durableId="290668063">
    <w:abstractNumId w:val="4"/>
  </w:num>
  <w:num w:numId="4" w16cid:durableId="1307053652">
    <w:abstractNumId w:val="6"/>
  </w:num>
  <w:num w:numId="5" w16cid:durableId="1387953280">
    <w:abstractNumId w:val="2"/>
  </w:num>
  <w:num w:numId="6" w16cid:durableId="1982147101">
    <w:abstractNumId w:val="5"/>
  </w:num>
  <w:num w:numId="7" w16cid:durableId="1023481513">
    <w:abstractNumId w:val="3"/>
  </w:num>
  <w:num w:numId="8" w16cid:durableId="1601454484">
    <w:abstractNumId w:val="0"/>
  </w:num>
  <w:numIdMacAtCleanup w:val="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bMwMDYxMjO3MLY0MzFQ0lEKTi0uzszPAykwMqwFAOMMReMtAAAA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CS&lt;/Style&gt;&lt;LeftDelim&gt;{&lt;/LeftDelim&gt;&lt;RightDelim&gt;}&lt;/RightDelim&gt;&lt;FontName&gt;Georgi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50txptxkrvsd3ex9x2p09dupft2wdsae9pt&quot;&gt;My EndNote Library&lt;record-ids&gt;&lt;item&gt;895&lt;/item&gt;&lt;item&gt;1024&lt;/item&gt;&lt;item&gt;1191&lt;/item&gt;&lt;/record-ids&gt;&lt;/item&gt;&lt;/Libraries&gt;"/>
  </w:docVars>
  <w:rsids>
    <w:rsidRoot w:val="00E917EB"/>
    <w:rsid w:val="00012BBD"/>
    <w:rsid w:val="00015A2D"/>
    <w:rsid w:val="0002270A"/>
    <w:rsid w:val="00031636"/>
    <w:rsid w:val="00047510"/>
    <w:rsid w:val="00050352"/>
    <w:rsid w:val="00050818"/>
    <w:rsid w:val="00053D7D"/>
    <w:rsid w:val="00061CAB"/>
    <w:rsid w:val="00066AA4"/>
    <w:rsid w:val="00070A84"/>
    <w:rsid w:val="00073564"/>
    <w:rsid w:val="00073BA0"/>
    <w:rsid w:val="00077D16"/>
    <w:rsid w:val="000906F8"/>
    <w:rsid w:val="000A4AC4"/>
    <w:rsid w:val="000B196F"/>
    <w:rsid w:val="000B4D1C"/>
    <w:rsid w:val="000C6AB8"/>
    <w:rsid w:val="000D2FEE"/>
    <w:rsid w:val="000F4BF9"/>
    <w:rsid w:val="00116C95"/>
    <w:rsid w:val="00134252"/>
    <w:rsid w:val="001445D6"/>
    <w:rsid w:val="00144A86"/>
    <w:rsid w:val="001468AC"/>
    <w:rsid w:val="00147C4E"/>
    <w:rsid w:val="00152981"/>
    <w:rsid w:val="00163D0E"/>
    <w:rsid w:val="00192817"/>
    <w:rsid w:val="00195FAC"/>
    <w:rsid w:val="00196D8A"/>
    <w:rsid w:val="001B5A55"/>
    <w:rsid w:val="001B6872"/>
    <w:rsid w:val="001B7938"/>
    <w:rsid w:val="001D46A7"/>
    <w:rsid w:val="001D6994"/>
    <w:rsid w:val="001D7585"/>
    <w:rsid w:val="001E25B0"/>
    <w:rsid w:val="001F0C0D"/>
    <w:rsid w:val="001F20A1"/>
    <w:rsid w:val="001F3C6B"/>
    <w:rsid w:val="001F6AEF"/>
    <w:rsid w:val="00200000"/>
    <w:rsid w:val="0020305B"/>
    <w:rsid w:val="00223A5E"/>
    <w:rsid w:val="00234116"/>
    <w:rsid w:val="002418F7"/>
    <w:rsid w:val="00242752"/>
    <w:rsid w:val="00243F4C"/>
    <w:rsid w:val="00245A83"/>
    <w:rsid w:val="002559B6"/>
    <w:rsid w:val="00255EF4"/>
    <w:rsid w:val="00275A66"/>
    <w:rsid w:val="00285F96"/>
    <w:rsid w:val="002860AD"/>
    <w:rsid w:val="002A13A7"/>
    <w:rsid w:val="002C17B0"/>
    <w:rsid w:val="002C4D63"/>
    <w:rsid w:val="002D429E"/>
    <w:rsid w:val="002D51B3"/>
    <w:rsid w:val="002D55AA"/>
    <w:rsid w:val="002F2A61"/>
    <w:rsid w:val="002F63BA"/>
    <w:rsid w:val="003115AE"/>
    <w:rsid w:val="003146B9"/>
    <w:rsid w:val="00323A3B"/>
    <w:rsid w:val="00326E08"/>
    <w:rsid w:val="00331028"/>
    <w:rsid w:val="0034069C"/>
    <w:rsid w:val="00341A0A"/>
    <w:rsid w:val="003503F8"/>
    <w:rsid w:val="00350A2A"/>
    <w:rsid w:val="00355094"/>
    <w:rsid w:val="003571EF"/>
    <w:rsid w:val="0036673F"/>
    <w:rsid w:val="00373651"/>
    <w:rsid w:val="00377F28"/>
    <w:rsid w:val="00396689"/>
    <w:rsid w:val="003A19A8"/>
    <w:rsid w:val="003E3861"/>
    <w:rsid w:val="00401A40"/>
    <w:rsid w:val="00406160"/>
    <w:rsid w:val="00406D1F"/>
    <w:rsid w:val="004352BB"/>
    <w:rsid w:val="004359F2"/>
    <w:rsid w:val="00445E56"/>
    <w:rsid w:val="00447952"/>
    <w:rsid w:val="0046075F"/>
    <w:rsid w:val="00460978"/>
    <w:rsid w:val="00465B14"/>
    <w:rsid w:val="00473456"/>
    <w:rsid w:val="00474BA6"/>
    <w:rsid w:val="004822B6"/>
    <w:rsid w:val="00485F54"/>
    <w:rsid w:val="004B176A"/>
    <w:rsid w:val="004B4C88"/>
    <w:rsid w:val="004C02D6"/>
    <w:rsid w:val="004C231F"/>
    <w:rsid w:val="004C25A3"/>
    <w:rsid w:val="004E0A40"/>
    <w:rsid w:val="00502208"/>
    <w:rsid w:val="00506054"/>
    <w:rsid w:val="00512092"/>
    <w:rsid w:val="00512455"/>
    <w:rsid w:val="0054706E"/>
    <w:rsid w:val="0055747C"/>
    <w:rsid w:val="0057504D"/>
    <w:rsid w:val="005804F0"/>
    <w:rsid w:val="0059470F"/>
    <w:rsid w:val="005A07BE"/>
    <w:rsid w:val="005B1089"/>
    <w:rsid w:val="005B183C"/>
    <w:rsid w:val="005C31CB"/>
    <w:rsid w:val="005D2AF5"/>
    <w:rsid w:val="005E261C"/>
    <w:rsid w:val="0060663A"/>
    <w:rsid w:val="0060714B"/>
    <w:rsid w:val="00610045"/>
    <w:rsid w:val="00613200"/>
    <w:rsid w:val="006163F4"/>
    <w:rsid w:val="00635D5A"/>
    <w:rsid w:val="0063705D"/>
    <w:rsid w:val="00637CAB"/>
    <w:rsid w:val="006446F5"/>
    <w:rsid w:val="00646B3E"/>
    <w:rsid w:val="0066388B"/>
    <w:rsid w:val="00675865"/>
    <w:rsid w:val="00675FAB"/>
    <w:rsid w:val="0067681C"/>
    <w:rsid w:val="006832A8"/>
    <w:rsid w:val="0069483E"/>
    <w:rsid w:val="006966D7"/>
    <w:rsid w:val="006A5FFE"/>
    <w:rsid w:val="006B69B6"/>
    <w:rsid w:val="006C15DB"/>
    <w:rsid w:val="006E2237"/>
    <w:rsid w:val="006E68E9"/>
    <w:rsid w:val="00706B61"/>
    <w:rsid w:val="00717B2E"/>
    <w:rsid w:val="00722082"/>
    <w:rsid w:val="00723B6B"/>
    <w:rsid w:val="00726FDA"/>
    <w:rsid w:val="0074121B"/>
    <w:rsid w:val="00742ABC"/>
    <w:rsid w:val="0075097E"/>
    <w:rsid w:val="007509AC"/>
    <w:rsid w:val="00751B85"/>
    <w:rsid w:val="00753865"/>
    <w:rsid w:val="007628A5"/>
    <w:rsid w:val="00781431"/>
    <w:rsid w:val="0078470C"/>
    <w:rsid w:val="00791322"/>
    <w:rsid w:val="007A5C73"/>
    <w:rsid w:val="007A7EE3"/>
    <w:rsid w:val="007B090C"/>
    <w:rsid w:val="007B24AB"/>
    <w:rsid w:val="007C381F"/>
    <w:rsid w:val="007C4FE6"/>
    <w:rsid w:val="007C691A"/>
    <w:rsid w:val="007D1F0C"/>
    <w:rsid w:val="007E17BE"/>
    <w:rsid w:val="007E219C"/>
    <w:rsid w:val="007E2CB6"/>
    <w:rsid w:val="007E7782"/>
    <w:rsid w:val="0081307E"/>
    <w:rsid w:val="00821C54"/>
    <w:rsid w:val="008307F7"/>
    <w:rsid w:val="00833FE4"/>
    <w:rsid w:val="00837D5A"/>
    <w:rsid w:val="008536D5"/>
    <w:rsid w:val="008602CB"/>
    <w:rsid w:val="00860BB1"/>
    <w:rsid w:val="00862CE6"/>
    <w:rsid w:val="00863317"/>
    <w:rsid w:val="00865633"/>
    <w:rsid w:val="008721ED"/>
    <w:rsid w:val="008A0BCF"/>
    <w:rsid w:val="008B2899"/>
    <w:rsid w:val="008B2C81"/>
    <w:rsid w:val="008D1BD0"/>
    <w:rsid w:val="008D41C0"/>
    <w:rsid w:val="008E0FCA"/>
    <w:rsid w:val="008E6225"/>
    <w:rsid w:val="008F4C29"/>
    <w:rsid w:val="009111BF"/>
    <w:rsid w:val="00922F13"/>
    <w:rsid w:val="00923A79"/>
    <w:rsid w:val="009272E6"/>
    <w:rsid w:val="00946C6E"/>
    <w:rsid w:val="009504A4"/>
    <w:rsid w:val="00955DCA"/>
    <w:rsid w:val="009563F8"/>
    <w:rsid w:val="0096656A"/>
    <w:rsid w:val="00967A67"/>
    <w:rsid w:val="00982DE6"/>
    <w:rsid w:val="0098476A"/>
    <w:rsid w:val="009942E9"/>
    <w:rsid w:val="0099491A"/>
    <w:rsid w:val="009A3F60"/>
    <w:rsid w:val="009A7957"/>
    <w:rsid w:val="009C14B5"/>
    <w:rsid w:val="009C41CC"/>
    <w:rsid w:val="009C45FC"/>
    <w:rsid w:val="009D00AC"/>
    <w:rsid w:val="009D12B9"/>
    <w:rsid w:val="009E7F29"/>
    <w:rsid w:val="00A02D2B"/>
    <w:rsid w:val="00A10C13"/>
    <w:rsid w:val="00A119FD"/>
    <w:rsid w:val="00A144AA"/>
    <w:rsid w:val="00A2124A"/>
    <w:rsid w:val="00A41CF0"/>
    <w:rsid w:val="00A450CD"/>
    <w:rsid w:val="00A5162F"/>
    <w:rsid w:val="00A5340C"/>
    <w:rsid w:val="00A548BC"/>
    <w:rsid w:val="00A568A4"/>
    <w:rsid w:val="00A57E02"/>
    <w:rsid w:val="00A66EEC"/>
    <w:rsid w:val="00A92494"/>
    <w:rsid w:val="00A929E3"/>
    <w:rsid w:val="00A97FE7"/>
    <w:rsid w:val="00AB2C33"/>
    <w:rsid w:val="00AC3DC9"/>
    <w:rsid w:val="00AC4EFE"/>
    <w:rsid w:val="00AD13BA"/>
    <w:rsid w:val="00AD542A"/>
    <w:rsid w:val="00AD60F6"/>
    <w:rsid w:val="00B00919"/>
    <w:rsid w:val="00B12A25"/>
    <w:rsid w:val="00B20E6B"/>
    <w:rsid w:val="00B274D2"/>
    <w:rsid w:val="00B3740C"/>
    <w:rsid w:val="00B4544B"/>
    <w:rsid w:val="00B63AB2"/>
    <w:rsid w:val="00B7777B"/>
    <w:rsid w:val="00B82C2C"/>
    <w:rsid w:val="00B9357F"/>
    <w:rsid w:val="00B94C7B"/>
    <w:rsid w:val="00BA7792"/>
    <w:rsid w:val="00BB5624"/>
    <w:rsid w:val="00BC5924"/>
    <w:rsid w:val="00BD3923"/>
    <w:rsid w:val="00BD3F6D"/>
    <w:rsid w:val="00BE1284"/>
    <w:rsid w:val="00BF43EA"/>
    <w:rsid w:val="00BF6F6C"/>
    <w:rsid w:val="00C30C2A"/>
    <w:rsid w:val="00C32B96"/>
    <w:rsid w:val="00C347BF"/>
    <w:rsid w:val="00C36992"/>
    <w:rsid w:val="00C43DB7"/>
    <w:rsid w:val="00C5303C"/>
    <w:rsid w:val="00C66F48"/>
    <w:rsid w:val="00C72815"/>
    <w:rsid w:val="00C83908"/>
    <w:rsid w:val="00C93BE0"/>
    <w:rsid w:val="00C96621"/>
    <w:rsid w:val="00CA0D3C"/>
    <w:rsid w:val="00CA6B49"/>
    <w:rsid w:val="00CB35FB"/>
    <w:rsid w:val="00CB6D82"/>
    <w:rsid w:val="00CD68CC"/>
    <w:rsid w:val="00CE457C"/>
    <w:rsid w:val="00CF789A"/>
    <w:rsid w:val="00D063F6"/>
    <w:rsid w:val="00D07EB7"/>
    <w:rsid w:val="00D223F6"/>
    <w:rsid w:val="00D24D06"/>
    <w:rsid w:val="00D35BE8"/>
    <w:rsid w:val="00D50927"/>
    <w:rsid w:val="00D607DA"/>
    <w:rsid w:val="00D954A6"/>
    <w:rsid w:val="00D97C3A"/>
    <w:rsid w:val="00DA293C"/>
    <w:rsid w:val="00DB4FE7"/>
    <w:rsid w:val="00DB6ED9"/>
    <w:rsid w:val="00DB7849"/>
    <w:rsid w:val="00DB79FC"/>
    <w:rsid w:val="00DD0A92"/>
    <w:rsid w:val="00DE57D7"/>
    <w:rsid w:val="00E0220E"/>
    <w:rsid w:val="00E03230"/>
    <w:rsid w:val="00E04DDF"/>
    <w:rsid w:val="00E07D6B"/>
    <w:rsid w:val="00E11AB5"/>
    <w:rsid w:val="00E25106"/>
    <w:rsid w:val="00E6227E"/>
    <w:rsid w:val="00E81DA7"/>
    <w:rsid w:val="00E917EB"/>
    <w:rsid w:val="00E963BF"/>
    <w:rsid w:val="00EB3178"/>
    <w:rsid w:val="00EC393B"/>
    <w:rsid w:val="00EC6525"/>
    <w:rsid w:val="00EE341A"/>
    <w:rsid w:val="00EE5859"/>
    <w:rsid w:val="00EF0A5D"/>
    <w:rsid w:val="00EF47DE"/>
    <w:rsid w:val="00F170BE"/>
    <w:rsid w:val="00F32528"/>
    <w:rsid w:val="00F44F1A"/>
    <w:rsid w:val="00F466AD"/>
    <w:rsid w:val="00F528B3"/>
    <w:rsid w:val="00F65717"/>
    <w:rsid w:val="00F8291A"/>
    <w:rsid w:val="00F837FD"/>
    <w:rsid w:val="00F91DCF"/>
    <w:rsid w:val="00FA2EBD"/>
    <w:rsid w:val="00FC3CB8"/>
    <w:rsid w:val="00FC4CED"/>
    <w:rsid w:val="00FE265D"/>
    <w:rsid w:val="00FE3C19"/>
    <w:rsid w:val="00FE6CE6"/>
    <w:rsid w:val="00FE6D8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6C9B3E79"/>
  <w15:docId w15:val="{E84850B6-D9BA-4EE9-9682-78A78CD33A3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next w:val="NoSpacing"/>
    <w:qFormat/>
    <w:rsid w:val="00E917EB"/>
    <w:pPr>
      <w:spacing w:after="0" w:line="240" w:lineRule="auto"/>
      <w:contextualSpacing/>
    </w:pPr>
    <w:rPr>
      <w:rFonts w:ascii="Georgia" w:hAnsi="Georgia"/>
    </w:rPr>
  </w:style>
  <w:style w:type="paragraph" w:styleId="Heading1">
    <w:name w:val="heading 1"/>
    <w:basedOn w:val="Normal"/>
    <w:next w:val="Normal"/>
    <w:link w:val="Heading1Char"/>
    <w:uiPriority w:val="9"/>
    <w:qFormat/>
    <w:rsid w:val="0020305B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65717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E917EB"/>
    <w:pPr>
      <w:spacing w:after="0" w:line="240" w:lineRule="auto"/>
      <w:contextualSpacing/>
    </w:pPr>
    <w:rPr>
      <w:rFonts w:ascii="Georgia" w:hAnsi="Georgia"/>
    </w:rPr>
  </w:style>
  <w:style w:type="character" w:styleId="CommentReference">
    <w:name w:val="annotation reference"/>
    <w:basedOn w:val="DefaultParagraphFont"/>
    <w:uiPriority w:val="99"/>
    <w:semiHidden/>
    <w:unhideWhenUsed/>
    <w:rsid w:val="00F44F1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44F1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44F1A"/>
    <w:rPr>
      <w:rFonts w:ascii="Georgia" w:hAnsi="Georgia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44F1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44F1A"/>
    <w:rPr>
      <w:rFonts w:ascii="Georgia" w:hAnsi="Georgia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44F1A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44F1A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75097E"/>
    <w:pPr>
      <w:ind w:left="720"/>
    </w:pPr>
  </w:style>
  <w:style w:type="character" w:styleId="Hyperlink">
    <w:name w:val="Hyperlink"/>
    <w:basedOn w:val="DefaultParagraphFont"/>
    <w:uiPriority w:val="99"/>
    <w:unhideWhenUsed/>
    <w:rsid w:val="00A568A4"/>
    <w:rPr>
      <w:color w:val="0563C1" w:themeColor="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6966D7"/>
    <w:pPr>
      <w:spacing w:before="100" w:beforeAutospacing="1" w:after="100" w:afterAutospacing="1"/>
      <w:contextualSpacing w:val="0"/>
    </w:pPr>
    <w:rPr>
      <w:rFonts w:ascii="Times New Roman" w:eastAsiaTheme="minorEastAsia" w:hAnsi="Times New Roman" w:cs="Times New Roman"/>
      <w:sz w:val="24"/>
      <w:szCs w:val="24"/>
    </w:rPr>
  </w:style>
  <w:style w:type="table" w:styleId="TableGrid">
    <w:name w:val="Table Grid"/>
    <w:basedOn w:val="TableNormal"/>
    <w:uiPriority w:val="39"/>
    <w:rsid w:val="005B183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635D5A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DB4FE7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DB4FE7"/>
    <w:rPr>
      <w:color w:val="954F72" w:themeColor="followed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20305B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20305B"/>
    <w:pPr>
      <w:spacing w:line="259" w:lineRule="auto"/>
      <w:contextualSpacing w:val="0"/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7A7EE3"/>
    <w:pPr>
      <w:spacing w:after="100"/>
    </w:pPr>
  </w:style>
  <w:style w:type="character" w:customStyle="1" w:styleId="Heading2Char">
    <w:name w:val="Heading 2 Char"/>
    <w:basedOn w:val="DefaultParagraphFont"/>
    <w:link w:val="Heading2"/>
    <w:uiPriority w:val="9"/>
    <w:rsid w:val="00F65717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TOC2">
    <w:name w:val="toc 2"/>
    <w:basedOn w:val="Normal"/>
    <w:next w:val="Normal"/>
    <w:autoRedefine/>
    <w:uiPriority w:val="39"/>
    <w:unhideWhenUsed/>
    <w:rsid w:val="00F65717"/>
    <w:pPr>
      <w:spacing w:after="100"/>
      <w:ind w:left="220"/>
    </w:pPr>
  </w:style>
  <w:style w:type="paragraph" w:customStyle="1" w:styleId="EndNoteBibliographyTitle">
    <w:name w:val="EndNote Bibliography Title"/>
    <w:basedOn w:val="Normal"/>
    <w:link w:val="EndNoteBibliographyTitleChar"/>
    <w:rsid w:val="009942E9"/>
    <w:pPr>
      <w:jc w:val="center"/>
    </w:pPr>
    <w:rPr>
      <w:noProof/>
    </w:rPr>
  </w:style>
  <w:style w:type="character" w:customStyle="1" w:styleId="NoSpacingChar">
    <w:name w:val="No Spacing Char"/>
    <w:basedOn w:val="DefaultParagraphFont"/>
    <w:link w:val="NoSpacing"/>
    <w:uiPriority w:val="1"/>
    <w:rsid w:val="009942E9"/>
    <w:rPr>
      <w:rFonts w:ascii="Georgia" w:hAnsi="Georgia"/>
    </w:rPr>
  </w:style>
  <w:style w:type="character" w:customStyle="1" w:styleId="EndNoteBibliographyTitleChar">
    <w:name w:val="EndNote Bibliography Title Char"/>
    <w:basedOn w:val="NoSpacingChar"/>
    <w:link w:val="EndNoteBibliographyTitle"/>
    <w:rsid w:val="009942E9"/>
    <w:rPr>
      <w:rFonts w:ascii="Georgia" w:hAnsi="Georgia"/>
      <w:noProof/>
    </w:rPr>
  </w:style>
  <w:style w:type="paragraph" w:customStyle="1" w:styleId="EndNoteBibliography">
    <w:name w:val="EndNote Bibliography"/>
    <w:basedOn w:val="Normal"/>
    <w:link w:val="EndNoteBibliographyChar"/>
    <w:rsid w:val="009942E9"/>
    <w:rPr>
      <w:noProof/>
    </w:rPr>
  </w:style>
  <w:style w:type="character" w:customStyle="1" w:styleId="EndNoteBibliographyChar">
    <w:name w:val="EndNote Bibliography Char"/>
    <w:basedOn w:val="NoSpacingChar"/>
    <w:link w:val="EndNoteBibliography"/>
    <w:rsid w:val="009942E9"/>
    <w:rPr>
      <w:rFonts w:ascii="Georgia" w:hAnsi="Georgia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680746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2282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7818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240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83871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3664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2072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0291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92429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45844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8361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136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71722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426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73965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694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1112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katsuya2@illinois.edu" TargetMode="External"/><Relationship Id="rId3" Type="http://schemas.openxmlformats.org/officeDocument/2006/relationships/styles" Target="styles.xml"/><Relationship Id="rId7" Type="http://schemas.openxmlformats.org/officeDocument/2006/relationships/hyperlink" Target="https://refractiveindex.info/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s://github.com/Nikolaos-Matthaiakakis/MNPBEM_GUI/tree/master" TargetMode="Externa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F966587-8695-424F-BA1D-E5DD4B45326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03</TotalTime>
  <Pages>4</Pages>
  <Words>925</Words>
  <Characters>5927</Characters>
  <Application>Microsoft Office Word</Application>
  <DocSecurity>0</DocSecurity>
  <Lines>219</Lines>
  <Paragraphs>1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Rice University</Company>
  <LinksUpToDate>false</LinksUpToDate>
  <CharactersWithSpaces>67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as S Heiderscheit</dc:creator>
  <cp:keywords/>
  <dc:description/>
  <cp:lastModifiedBy>Shiratori, Katsuya</cp:lastModifiedBy>
  <cp:revision>111</cp:revision>
  <cp:lastPrinted>2017-08-14T15:21:00Z</cp:lastPrinted>
  <dcterms:created xsi:type="dcterms:W3CDTF">2021-03-31T22:57:00Z</dcterms:created>
  <dcterms:modified xsi:type="dcterms:W3CDTF">2024-11-02T22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0ab26c5fa036212a78238bc224d2e6144205cf7568e53a6d81ad3b98cd9fa032</vt:lpwstr>
  </property>
</Properties>
</file>